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7DCFD42E"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9132F5">
        <w:rPr>
          <w:rFonts w:ascii="Times New Roman" w:hAnsi="Times New Roman" w:cs="Times New Roman"/>
        </w:rPr>
        <w:t xml:space="preserve">Devyn Orr, </w:t>
      </w:r>
      <w:r w:rsidR="004F1FFA">
        <w:rPr>
          <w:rFonts w:ascii="Times New Roman" w:hAnsi="Times New Roman" w:cs="Times New Roman"/>
        </w:rPr>
        <w:t>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2F2567A8" w14:textId="54C4D5B9"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Currently a </w:t>
      </w:r>
      <w:proofErr w:type="gramStart"/>
      <w:r w:rsidR="00D05875">
        <w:rPr>
          <w:rFonts w:ascii="Times New Roman" w:hAnsi="Times New Roman" w:cs="Times New Roman"/>
        </w:rPr>
        <w:t>ways</w:t>
      </w:r>
      <w:proofErr w:type="gramEnd"/>
      <w:r w:rsidR="00D05875">
        <w:rPr>
          <w:rFonts w:ascii="Times New Roman" w:hAnsi="Times New Roman" w:cs="Times New Roman"/>
        </w:rPr>
        <w:t xml:space="preserve"> over this limit).</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6FD98DB5"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w:t>
      </w:r>
      <w:r w:rsidR="00CC465F">
        <w:rPr>
          <w:rFonts w:ascii="Times New Roman" w:hAnsi="Times New Roman" w:cs="Times New Roman"/>
        </w:rPr>
        <w:t xml:space="preserve"> to McCann 2001</w:t>
      </w:r>
      <w:r w:rsidR="009136A6">
        <w:rPr>
          <w:rFonts w:ascii="Times New Roman" w:hAnsi="Times New Roman" w:cs="Times New Roman"/>
        </w:rPr>
        <w:t>),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CC465F">
        <w:rPr>
          <w:rFonts w:ascii="Times New Roman" w:hAnsi="Times New Roman" w:cs="Times New Roman"/>
        </w:rPr>
        <w:t>, more lit here</w:t>
      </w:r>
      <w:r w:rsidR="00700337">
        <w:rPr>
          <w:rFonts w:ascii="Times New Roman" w:hAnsi="Times New Roman" w:cs="Times New Roman"/>
        </w:rPr>
        <w:t>)</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w:t>
      </w:r>
    </w:p>
    <w:p w14:paraId="78CC3DF1" w14:textId="4E712E8D" w:rsidR="00B54432" w:rsidRDefault="00B54432" w:rsidP="003F3823">
      <w:pPr>
        <w:rPr>
          <w:rFonts w:ascii="Times New Roman" w:hAnsi="Times New Roman" w:cs="Times New Roman"/>
        </w:rPr>
      </w:pPr>
    </w:p>
    <w:p w14:paraId="6A5C9CCC" w14:textId="265987C5"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incorporating aspects of predator characteristics beyond body size is important (Rudolf et al. 2014 OTHERS</w:t>
      </w:r>
      <w:r w:rsidR="00CC465F">
        <w:rPr>
          <w:rFonts w:ascii="Times New Roman" w:hAnsi="Times New Roman" w:cs="Times New Roman"/>
        </w:rPr>
        <w:t>, Brose 2019 and 2006</w:t>
      </w:r>
      <w:r w:rsidR="0076528A">
        <w:rPr>
          <w:rFonts w:ascii="Times New Roman" w:hAnsi="Times New Roman" w:cs="Times New Roman"/>
        </w:rPr>
        <w:t xml:space="preserve">).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0BDD5FAE"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CITE From methods paper set of papers</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patterns or </w:t>
      </w:r>
      <w:r>
        <w:rPr>
          <w:rFonts w:ascii="Times New Roman" w:hAnsi="Times New Roman" w:cs="Times New Roman"/>
        </w:rPr>
        <w:lastRenderedPageBreak/>
        <w:t xml:space="preserve">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w:t>
      </w:r>
      <w:r w:rsidR="00CC465F">
        <w:rPr>
          <w:rFonts w:ascii="Times New Roman" w:hAnsi="Times New Roman" w:cs="Times New Roman"/>
        </w:rPr>
        <w:t xml:space="preserve"> through empirical observation</w:t>
      </w:r>
      <w:r>
        <w:rPr>
          <w:rFonts w:ascii="Times New Roman" w:hAnsi="Times New Roman" w:cs="Times New Roman"/>
        </w:rPr>
        <w:t xml:space="preserve">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048B8FA0" w:rsidR="0076528A" w:rsidRDefault="0076528A" w:rsidP="0076528A">
      <w:pPr>
        <w:autoSpaceDE w:val="0"/>
        <w:autoSpaceDN w:val="0"/>
        <w:adjustRightInd w:val="0"/>
        <w:rPr>
          <w:rFonts w:ascii="Times New Roman" w:hAnsi="Times New Roman" w:cs="Times New Roman"/>
        </w:rPr>
      </w:pPr>
      <w:commentRangeStart w:id="2"/>
      <w:r>
        <w:rPr>
          <w:rFonts w:ascii="Times New Roman" w:hAnsi="Times New Roman" w:cs="Times New Roman"/>
        </w:rPr>
        <w:t>Werewolf</w:t>
      </w:r>
      <w:commentRangeEnd w:id="2"/>
      <w:r w:rsidR="00225686">
        <w:rPr>
          <w:rStyle w:val="CommentReference"/>
        </w:rPr>
        <w:commentReference w:id="2"/>
      </w:r>
      <w:r>
        <w:rPr>
          <w:rFonts w:ascii="Times New Roman" w:hAnsi="Times New Roman" w:cs="Times New Roman"/>
        </w:rPr>
        <w:t xml:space="preserve">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 xml:space="preserve">ally, we have a lack of empirical predator-prey interaction data with which to understand </w:t>
      </w:r>
      <w:r w:rsidR="00CC465F">
        <w:rPr>
          <w:rFonts w:ascii="Times New Roman" w:hAnsi="Times New Roman" w:cs="Times New Roman"/>
        </w:rPr>
        <w:t>whether</w:t>
      </w:r>
      <w:r>
        <w:rPr>
          <w:rFonts w:ascii="Times New Roman" w:hAnsi="Times New Roman" w:cs="Times New Roman"/>
        </w:rPr>
        <w:t xml:space="preserve"> body size and species identity shape food web patterns, and thus, we are limited in our ability to </w:t>
      </w:r>
      <w:r w:rsidR="00CC465F">
        <w:rPr>
          <w:rFonts w:ascii="Times New Roman" w:hAnsi="Times New Roman" w:cs="Times New Roman"/>
        </w:rPr>
        <w:t xml:space="preserve">build predictive models for this group of consumers based on observed interactions (Polis 1991). </w:t>
      </w:r>
    </w:p>
    <w:p w14:paraId="4237D267" w14:textId="728F9F18" w:rsidR="00B54432" w:rsidRDefault="00B54432" w:rsidP="003F3823">
      <w:pPr>
        <w:rPr>
          <w:rFonts w:ascii="Times New Roman" w:hAnsi="Times New Roman" w:cs="Times New Roman"/>
        </w:rPr>
      </w:pPr>
    </w:p>
    <w:p w14:paraId="70E8307D" w14:textId="42D5874A"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w:t>
      </w:r>
      <w:r w:rsidR="00CC465F">
        <w:rPr>
          <w:rFonts w:ascii="Times New Roman" w:hAnsi="Times New Roman" w:cs="Times New Roman"/>
        </w:rPr>
        <w:t xml:space="preserve">predator </w:t>
      </w:r>
      <w:r w:rsidR="00405883">
        <w:rPr>
          <w:rFonts w:ascii="Times New Roman" w:hAnsi="Times New Roman" w:cs="Times New Roman"/>
        </w:rPr>
        <w:t xml:space="preserve">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r w:rsidR="005961E9">
        <w:rPr>
          <w:rFonts w:ascii="Times New Roman" w:hAnsi="Times New Roman" w:cs="Times New Roman"/>
        </w:rPr>
        <w:t>predator size, species, or both</w:t>
      </w:r>
      <w:r w:rsidR="00D01E28">
        <w:rPr>
          <w:rFonts w:ascii="Times New Roman" w:hAnsi="Times New Roman" w:cs="Times New Roman"/>
        </w:rPr>
        <w:t>?</w:t>
      </w:r>
      <w:r w:rsidR="005961E9">
        <w:rPr>
          <w:rFonts w:ascii="Times New Roman" w:hAnsi="Times New Roman" w:cs="Times New Roman"/>
        </w:rPr>
        <w:t xml:space="preserve"> </w:t>
      </w:r>
      <w:commentRangeStart w:id="3"/>
      <w:r w:rsidR="00D01E28">
        <w:rPr>
          <w:rFonts w:ascii="Times New Roman" w:hAnsi="Times New Roman" w:cs="Times New Roman"/>
        </w:rPr>
        <w:t>We</w:t>
      </w:r>
      <w:commentRangeEnd w:id="3"/>
      <w:r w:rsidR="00CC465F">
        <w:rPr>
          <w:rStyle w:val="CommentReference"/>
        </w:rPr>
        <w:commentReference w:id="3"/>
      </w:r>
      <w:r w:rsidR="00D01E28">
        <w:rPr>
          <w:rFonts w:ascii="Times New Roman" w:hAnsi="Times New Roman" w:cs="Times New Roman"/>
        </w:rPr>
        <w:t xml:space="preserve"> then compared the predator-prey body size relationship we observed in this dataset to the predator-prey body size scaling reported </w:t>
      </w:r>
      <w:r w:rsidR="00CC465F">
        <w:rPr>
          <w:rFonts w:ascii="Times New Roman" w:hAnsi="Times New Roman" w:cs="Times New Roman"/>
        </w:rPr>
        <w:t>from four terrestrial invertebrate food webs (from Brose et al. 2019, CITE OTHERS)</w:t>
      </w:r>
      <w:r w:rsidR="00D01E28">
        <w:rPr>
          <w:rFonts w:ascii="Times New Roman" w:hAnsi="Times New Roman" w:cs="Times New Roman"/>
        </w:rPr>
        <w:t xml:space="preserve"> to ask: 3) How does the predator-prey body size scaling relationship in empirical DNA-based diet data compare to the predator-prey body size scaling relationship across multiple studies in which a combination of </w:t>
      </w:r>
      <w:r w:rsidR="00CC465F">
        <w:rPr>
          <w:rFonts w:ascii="Times New Roman" w:hAnsi="Times New Roman" w:cs="Times New Roman"/>
        </w:rPr>
        <w:t xml:space="preserve">primarily </w:t>
      </w:r>
      <w:r w:rsidR="00D01E28">
        <w:rPr>
          <w:rFonts w:ascii="Times New Roman" w:hAnsi="Times New Roman" w:cs="Times New Roman"/>
        </w:rPr>
        <w:t xml:space="preserve">literature </w:t>
      </w:r>
      <w:r w:rsidR="00CC465F">
        <w:rPr>
          <w:rFonts w:ascii="Times New Roman" w:hAnsi="Times New Roman" w:cs="Times New Roman"/>
        </w:rPr>
        <w:t xml:space="preserve">with some empirical (observational) </w:t>
      </w:r>
      <w:r w:rsidR="00D01E28">
        <w:rPr>
          <w:rFonts w:ascii="Times New Roman" w:hAnsi="Times New Roman" w:cs="Times New Roman"/>
        </w:rPr>
        <w:t xml:space="preserve">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w:t>
      </w:r>
      <w:r w:rsidR="00CC465F">
        <w:rPr>
          <w:rFonts w:ascii="Times New Roman" w:hAnsi="Times New Roman" w:cs="Times New Roman"/>
        </w:rPr>
        <w:t>examining</w:t>
      </w:r>
      <w:r w:rsidR="00405883">
        <w:rPr>
          <w:rFonts w:ascii="Times New Roman" w:hAnsi="Times New Roman" w:cs="Times New Roman"/>
        </w:rPr>
        <w:t xml:space="preserv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lastRenderedPageBreak/>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w:t>
      </w:r>
      <w:r w:rsidRPr="0040503F">
        <w:rPr>
          <w:rFonts w:ascii="Times New Roman" w:hAnsi="Times New Roman" w:cs="Times New Roman"/>
          <w:bCs/>
        </w:rPr>
        <w:lastRenderedPageBreak/>
        <w:t xml:space="preserve">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89D5EA5"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2844C7DE"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55A09F49" w:rsidR="003C0B2A" w:rsidRPr="003C0B2A" w:rsidRDefault="003C0B2A" w:rsidP="003F3823">
      <w:pPr>
        <w:rPr>
          <w:rFonts w:ascii="Times New Roman" w:hAnsi="Times New Roman" w:cs="Times New Roman"/>
        </w:rPr>
      </w:pPr>
      <w:r>
        <w:rPr>
          <w:rFonts w:ascii="Times New Roman" w:hAnsi="Times New Roman" w:cs="Times New Roman"/>
        </w:rPr>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 xml:space="preserve">Pisonia </w:t>
      </w:r>
      <w:r w:rsidR="00617DAF">
        <w:rPr>
          <w:rFonts w:ascii="Times New Roman" w:hAnsi="Times New Roman" w:cs="Times New Roman"/>
          <w:i/>
          <w:iCs/>
        </w:rPr>
        <w:lastRenderedPageBreak/>
        <w:t>grandis</w:t>
      </w:r>
      <w:r w:rsidR="00617DAF">
        <w:rPr>
          <w:rFonts w:ascii="Times New Roman" w:hAnsi="Times New Roman" w:cs="Times New Roman"/>
        </w:rPr>
        <w:t>) because we wanted to examine how</w:t>
      </w:r>
      <w:r w:rsidR="00974823">
        <w:rPr>
          <w:rFonts w:ascii="Times New Roman" w:hAnsi="Times New Roman" w:cs="Times New Roman"/>
        </w:rPr>
        <w:t xml:space="preserve"> individuals partition resources</w:t>
      </w:r>
      <w:r w:rsidR="00012BA5">
        <w:rPr>
          <w:rFonts w:ascii="Times New Roman" w:hAnsi="Times New Roman" w:cs="Times New Roman"/>
        </w:rPr>
        <w:t xml:space="preserve"> across body sizes and species</w:t>
      </w:r>
      <w:r w:rsidR="00974823">
        <w:rPr>
          <w:rFonts w:ascii="Times New Roman" w:hAnsi="Times New Roman" w:cs="Times New Roman"/>
        </w:rPr>
        <w:t xml:space="preserve"> given </w:t>
      </w:r>
      <w:r w:rsidR="00012BA5">
        <w:rPr>
          <w:rFonts w:ascii="Times New Roman" w:hAnsi="Times New Roman" w:cs="Times New Roman"/>
        </w:rPr>
        <w:t>one</w:t>
      </w:r>
      <w:r w:rsidR="00974823">
        <w:rPr>
          <w:rFonts w:ascii="Times New Roman" w:hAnsi="Times New Roman" w:cs="Times New Roman"/>
        </w:rPr>
        <w:t xml:space="preserve"> shared </w:t>
      </w:r>
      <w:r w:rsidR="00617DAF">
        <w:rPr>
          <w:rFonts w:ascii="Times New Roman" w:hAnsi="Times New Roman" w:cs="Times New Roman"/>
        </w:rPr>
        <w:t xml:space="preserve">potential </w:t>
      </w:r>
      <w:r w:rsidR="00974823">
        <w:rPr>
          <w:rFonts w:ascii="Times New Roman" w:hAnsi="Times New Roman" w:cs="Times New Roman"/>
        </w:rPr>
        <w:t>prey pool. The CCA analysis included the matrix of feeding interactions for the</w:t>
      </w:r>
      <w:r w:rsidR="00012BA5">
        <w:rPr>
          <w:rFonts w:ascii="Times New Roman" w:hAnsi="Times New Roman" w:cs="Times New Roman"/>
        </w:rPr>
        <w:t xml:space="preserve"> food web</w:t>
      </w:r>
      <w:r w:rsidR="00974823">
        <w:rPr>
          <w:rFonts w:ascii="Times New Roman" w:hAnsi="Times New Roman" w:cs="Times New Roman"/>
        </w:rPr>
        <w:t xml:space="preserve"> compartment</w:t>
      </w:r>
      <w:r w:rsidR="00012BA5">
        <w:rPr>
          <w:rFonts w:ascii="Times New Roman" w:hAnsi="Times New Roman" w:cs="Times New Roman"/>
        </w:rPr>
        <w:t xml:space="preserve"> (canopy of </w:t>
      </w:r>
      <w:r w:rsidR="00012BA5">
        <w:rPr>
          <w:rFonts w:ascii="Times New Roman" w:hAnsi="Times New Roman" w:cs="Times New Roman"/>
          <w:i/>
          <w:iCs/>
        </w:rPr>
        <w:t>P. grandis</w:t>
      </w:r>
      <w:r w:rsidR="00012BA5">
        <w:rPr>
          <w:rFonts w:ascii="Times New Roman" w:hAnsi="Times New Roman" w:cs="Times New Roman"/>
        </w:rPr>
        <w:t>)</w:t>
      </w:r>
      <w:r w:rsidR="00974823">
        <w:rPr>
          <w:rFonts w:ascii="Times New Roman" w:hAnsi="Times New Roman" w:cs="Times New Roman"/>
        </w:rPr>
        <w:t xml:space="preserve"> and the variables of species identity and body size</w:t>
      </w:r>
      <w:r w:rsidR="00012BA5">
        <w:rPr>
          <w:rFonts w:ascii="Times New Roman" w:hAnsi="Times New Roman" w:cs="Times New Roman"/>
        </w:rPr>
        <w:t xml:space="preserve"> (log</w:t>
      </w:r>
      <w:r w:rsidR="00012BA5" w:rsidRPr="00012BA5">
        <w:rPr>
          <w:rFonts w:ascii="Times New Roman" w:hAnsi="Times New Roman" w:cs="Times New Roman"/>
          <w:vertAlign w:val="subscript"/>
        </w:rPr>
        <w:t>10</w:t>
      </w:r>
      <w:r w:rsidR="00012BA5">
        <w:rPr>
          <w:rFonts w:ascii="Times New Roman" w:hAnsi="Times New Roman" w:cs="Times New Roman"/>
        </w:rPr>
        <w:t xml:space="preserve"> predator mass in mg)</w:t>
      </w:r>
      <w:r w:rsidR="00974823">
        <w:rPr>
          <w:rFonts w:ascii="Times New Roman" w:hAnsi="Times New Roman" w:cs="Times New Roman"/>
        </w:rPr>
        <w:t xml:space="preserv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4388F50B" w:rsidR="00974823" w:rsidRDefault="00974823" w:rsidP="003F3823">
      <w:pPr>
        <w:rPr>
          <w:rFonts w:ascii="Times New Roman" w:hAnsi="Times New Roman" w:cs="Times New Roman"/>
        </w:rPr>
      </w:pPr>
    </w:p>
    <w:p w14:paraId="782D7033" w14:textId="173AEF3E" w:rsidR="00AA468F" w:rsidRDefault="00AA468F" w:rsidP="003F3823">
      <w:pPr>
        <w:rPr>
          <w:rFonts w:ascii="Times New Roman" w:hAnsi="Times New Roman" w:cs="Times New Roman"/>
          <w:i/>
          <w:iCs/>
        </w:rPr>
      </w:pPr>
      <w:r>
        <w:rPr>
          <w:rFonts w:ascii="Times New Roman" w:hAnsi="Times New Roman" w:cs="Times New Roman"/>
          <w:i/>
          <w:iCs/>
        </w:rPr>
        <w:t>One trait examined: does the use of webs relax prey size constraints?</w:t>
      </w:r>
    </w:p>
    <w:p w14:paraId="7E48A258" w14:textId="344C0FD6" w:rsidR="00AA468F" w:rsidRDefault="0044439B" w:rsidP="003F3823">
      <w:pPr>
        <w:rPr>
          <w:rFonts w:ascii="Times New Roman" w:hAnsi="Times New Roman" w:cs="Times New Roman"/>
        </w:rPr>
      </w:pPr>
      <w:r>
        <w:rPr>
          <w:rFonts w:ascii="Times New Roman" w:hAnsi="Times New Roman" w:cs="Times New Roman"/>
        </w:rPr>
        <w:t>To explore how predator 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w:t>
      </w:r>
      <w:r w:rsidR="001E6C08">
        <w:rPr>
          <w:rFonts w:ascii="Times New Roman" w:hAnsi="Times New Roman" w:cs="Times New Roman"/>
        </w:rPr>
        <w:t>raw p</w:t>
      </w:r>
      <w:r>
        <w:rPr>
          <w:rFonts w:ascii="Times New Roman" w:hAnsi="Times New Roman" w:cs="Times New Roman"/>
        </w:rPr>
        <w:t xml:space="preserve">redator </w:t>
      </w:r>
      <w:r w:rsidR="001E6C08">
        <w:rPr>
          <w:rFonts w:ascii="Times New Roman" w:hAnsi="Times New Roman" w:cs="Times New Roman"/>
        </w:rPr>
        <w:t>mass</w:t>
      </w:r>
      <w:r>
        <w:rPr>
          <w:rFonts w:ascii="Times New Roman" w:hAnsi="Times New Roman" w:cs="Times New Roman"/>
        </w:rPr>
        <w:t xml:space="preserve">/prey </w:t>
      </w:r>
      <w:r w:rsidR="001E6C08">
        <w:rPr>
          <w:rFonts w:ascii="Times New Roman" w:hAnsi="Times New Roman" w:cs="Times New Roman"/>
        </w:rPr>
        <w:t>mass</w:t>
      </w:r>
      <w:r>
        <w:rPr>
          <w:rFonts w:ascii="Times New Roman" w:hAnsi="Times New Roman" w:cs="Times New Roman"/>
        </w:rPr>
        <w:t>) and then built a linear mixed model of this ratio (log transformed</w:t>
      </w:r>
      <w:r w:rsidR="001E6C08">
        <w:rPr>
          <w:rFonts w:ascii="Times New Roman" w:hAnsi="Times New Roman" w:cs="Times New Roman"/>
        </w:rPr>
        <w:t xml:space="preserve"> for data normality) as the response variable, web-building (binary) as a predictor, and predator individual as a random effect. We then compared this model to a model without the web-building term using </w:t>
      </w:r>
      <w:proofErr w:type="spellStart"/>
      <w:r w:rsidR="001E6C08">
        <w:rPr>
          <w:rFonts w:ascii="Times New Roman" w:hAnsi="Times New Roman" w:cs="Times New Roman"/>
        </w:rPr>
        <w:t>AICc</w:t>
      </w:r>
      <w:proofErr w:type="spellEnd"/>
      <w:r w:rsidR="001E6C08">
        <w:rPr>
          <w:rFonts w:ascii="Times New Roman" w:hAnsi="Times New Roman" w:cs="Times New Roman"/>
        </w:rPr>
        <w:t xml:space="preserve"> and confirmed model assumptions in </w:t>
      </w:r>
      <w:commentRangeStart w:id="4"/>
      <w:r w:rsidR="001E6C08">
        <w:rPr>
          <w:rFonts w:ascii="Times New Roman" w:hAnsi="Times New Roman" w:cs="Times New Roman"/>
        </w:rPr>
        <w:t>DHARMA</w:t>
      </w:r>
      <w:commentRangeEnd w:id="4"/>
      <w:r w:rsidR="001E6C08">
        <w:rPr>
          <w:rStyle w:val="CommentReference"/>
        </w:rPr>
        <w:commentReference w:id="4"/>
      </w:r>
      <w:r w:rsidR="001E6C08">
        <w:rPr>
          <w:rFonts w:ascii="Times New Roman" w:hAnsi="Times New Roman" w:cs="Times New Roman"/>
        </w:rPr>
        <w:t xml:space="preserve">. </w:t>
      </w:r>
    </w:p>
    <w:p w14:paraId="36FC1034" w14:textId="77777777" w:rsidR="0044439B" w:rsidRDefault="0044439B"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188F1BC9" w:rsidR="00974823" w:rsidRPr="00974823" w:rsidRDefault="00974823" w:rsidP="0019543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w:t>
      </w:r>
      <w:r w:rsidR="002A0B84">
        <w:rPr>
          <w:rFonts w:ascii="Times New Roman" w:hAnsi="Times New Roman" w:cs="Times New Roman"/>
        </w:rPr>
        <w:t>four</w:t>
      </w:r>
      <w:r>
        <w:rPr>
          <w:rFonts w:ascii="Times New Roman" w:hAnsi="Times New Roman" w:cs="Times New Roman"/>
        </w:rPr>
        <w:t xml:space="preserve"> invertebrate terrestrial food webs </w:t>
      </w:r>
      <w:r w:rsidR="00B80A3F">
        <w:rPr>
          <w:rFonts w:ascii="Times New Roman" w:hAnsi="Times New Roman" w:cs="Times New Roman"/>
        </w:rPr>
        <w:t xml:space="preserve">(compiled in Brose et al. 2019) </w:t>
      </w:r>
      <w:r>
        <w:rPr>
          <w:rFonts w:ascii="Times New Roman" w:hAnsi="Times New Roman" w:cs="Times New Roman"/>
        </w:rPr>
        <w:t xml:space="preserve">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w:t>
      </w:r>
      <w:r w:rsidR="00F751CF">
        <w:rPr>
          <w:rFonts w:ascii="Times New Roman" w:hAnsi="Times New Roman" w:cs="Times New Roman"/>
        </w:rPr>
        <w:t xml:space="preserve"> documentation</w:t>
      </w:r>
      <w:r>
        <w:rPr>
          <w:rFonts w:ascii="Times New Roman" w:hAnsi="Times New Roman" w:cs="Times New Roman"/>
        </w:rPr>
        <w:t>, phylogenetic relatedness, body size constraints</w:t>
      </w:r>
      <w:r w:rsidR="00F751CF">
        <w:rPr>
          <w:rFonts w:ascii="Times New Roman" w:hAnsi="Times New Roman" w:cs="Times New Roman"/>
        </w:rPr>
        <w:t xml:space="preserve">, and some observation </w:t>
      </w:r>
      <w:r w:rsidR="007E78C6">
        <w:rPr>
          <w:rFonts w:ascii="Times New Roman" w:hAnsi="Times New Roman" w:cs="Times New Roman"/>
        </w:rPr>
        <w:t>(</w:t>
      </w:r>
      <w:proofErr w:type="spellStart"/>
      <w:r w:rsidR="00195433" w:rsidRPr="00195433">
        <w:rPr>
          <w:rFonts w:ascii="Times New Roman" w:hAnsi="Times New Roman" w:cs="Times New Roman"/>
        </w:rPr>
        <w:t>Cattin</w:t>
      </w:r>
      <w:proofErr w:type="spellEnd"/>
      <w:r w:rsidR="00195433" w:rsidRPr="00195433">
        <w:rPr>
          <w:rFonts w:ascii="Times New Roman" w:hAnsi="Times New Roman" w:cs="Times New Roman"/>
        </w:rPr>
        <w:t xml:space="preserve"> </w:t>
      </w:r>
      <w:proofErr w:type="spellStart"/>
      <w:r w:rsidR="00195433" w:rsidRPr="00195433">
        <w:rPr>
          <w:rFonts w:ascii="Times New Roman" w:hAnsi="Times New Roman" w:cs="Times New Roman"/>
        </w:rPr>
        <w:t>Blandenier</w:t>
      </w:r>
      <w:proofErr w:type="spellEnd"/>
      <w:r w:rsidR="00195433" w:rsidRPr="00195433">
        <w:rPr>
          <w:rFonts w:ascii="Times New Roman" w:hAnsi="Times New Roman" w:cs="Times New Roman"/>
        </w:rPr>
        <w:t xml:space="preserve"> (2004)</w:t>
      </w:r>
      <w:r w:rsidR="00195433">
        <w:rPr>
          <w:rFonts w:ascii="Times New Roman" w:hAnsi="Times New Roman" w:cs="Times New Roman"/>
        </w:rPr>
        <w:t xml:space="preserve">, </w:t>
      </w:r>
      <w:proofErr w:type="spellStart"/>
      <w:r w:rsidR="00195433" w:rsidRPr="00195433">
        <w:rPr>
          <w:rFonts w:ascii="Times New Roman" w:hAnsi="Times New Roman" w:cs="Times New Roman"/>
        </w:rPr>
        <w:t>Digel</w:t>
      </w:r>
      <w:proofErr w:type="spellEnd"/>
      <w:r w:rsidR="00195433" w:rsidRPr="00195433">
        <w:rPr>
          <w:rFonts w:ascii="Times New Roman" w:hAnsi="Times New Roman" w:cs="Times New Roman"/>
        </w:rPr>
        <w:t xml:space="preserve"> et al. (2014)</w:t>
      </w:r>
      <w:r w:rsidR="00195433">
        <w:rPr>
          <w:rFonts w:ascii="Times New Roman" w:hAnsi="Times New Roman" w:cs="Times New Roman"/>
        </w:rPr>
        <w:t xml:space="preserve">, </w:t>
      </w:r>
      <w:r w:rsidR="00195433" w:rsidRPr="00195433">
        <w:rPr>
          <w:rFonts w:ascii="Times New Roman" w:hAnsi="Times New Roman" w:cs="Times New Roman"/>
        </w:rPr>
        <w:t>McLaughlin et al. (2010)</w:t>
      </w:r>
      <w:r w:rsidR="00195433">
        <w:rPr>
          <w:rFonts w:ascii="Times New Roman" w:hAnsi="Times New Roman" w:cs="Times New Roman"/>
        </w:rPr>
        <w:t xml:space="preserve">, </w:t>
      </w:r>
      <w:proofErr w:type="spellStart"/>
      <w:r w:rsidR="00195433" w:rsidRPr="00195433">
        <w:rPr>
          <w:rFonts w:ascii="Times New Roman" w:hAnsi="Times New Roman" w:cs="Times New Roman"/>
        </w:rPr>
        <w:t>Piechnik</w:t>
      </w:r>
      <w:proofErr w:type="spellEnd"/>
      <w:r w:rsidR="00195433" w:rsidRPr="00195433">
        <w:rPr>
          <w:rFonts w:ascii="Times New Roman" w:hAnsi="Times New Roman" w:cs="Times New Roman"/>
        </w:rPr>
        <w:t xml:space="preserve"> et al. (2008), </w:t>
      </w:r>
      <w:proofErr w:type="spellStart"/>
      <w:r w:rsidR="00195433" w:rsidRPr="00195433">
        <w:rPr>
          <w:rFonts w:ascii="Times New Roman" w:hAnsi="Times New Roman" w:cs="Times New Roman"/>
        </w:rPr>
        <w:t>Simberloff</w:t>
      </w:r>
      <w:proofErr w:type="spellEnd"/>
      <w:r w:rsidR="00195433" w:rsidRPr="00195433">
        <w:rPr>
          <w:rFonts w:ascii="Times New Roman" w:hAnsi="Times New Roman" w:cs="Times New Roman"/>
        </w:rPr>
        <w:t xml:space="preserve"> and Wilson (1969)</w:t>
      </w:r>
      <w:r w:rsidR="007E78C6">
        <w:rPr>
          <w:rFonts w:ascii="Times New Roman" w:hAnsi="Times New Roman" w:cs="Times New Roman"/>
        </w:rPr>
        <w:t>)</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Because our question was whether the scaling relationship was the same or different between our web and that from the literature webs</w:t>
      </w:r>
      <w:r w:rsidR="00F751CF">
        <w:rPr>
          <w:rFonts w:ascii="Times New Roman" w:hAnsi="Times New Roman" w:cs="Times New Roman"/>
        </w:rPr>
        <w:t xml:space="preserve"> (ANCOVA)</w:t>
      </w:r>
      <w:r w:rsidR="007E78C6">
        <w:rPr>
          <w:rFonts w:ascii="Times New Roman" w:hAnsi="Times New Roman" w:cs="Times New Roman"/>
        </w:rPr>
        <w:t>, we compared a model with and without the interaction between fixed effects (log</w:t>
      </w:r>
      <w:r w:rsidR="007E78C6" w:rsidRPr="00F751CF">
        <w:rPr>
          <w:rFonts w:ascii="Times New Roman" w:hAnsi="Times New Roman" w:cs="Times New Roman"/>
          <w:vertAlign w:val="subscript"/>
        </w:rPr>
        <w:t>10</w:t>
      </w:r>
      <w:r w:rsidR="007E78C6">
        <w:rPr>
          <w:rFonts w:ascii="Times New Roman" w:hAnsi="Times New Roman" w:cs="Times New Roman"/>
        </w:rPr>
        <w:t xml:space="preserve">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r w:rsidR="00742C9E">
        <w:rPr>
          <w:rFonts w:ascii="Times New Roman" w:hAnsi="Times New Roman" w:cs="Times New Roman"/>
        </w:rPr>
        <w:t xml:space="preserve"> All figures 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752D3DE5"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w:t>
      </w:r>
      <w:r>
        <w:rPr>
          <w:rFonts w:ascii="Times New Roman" w:hAnsi="Times New Roman" w:cs="Times New Roman"/>
          <w:bCs/>
        </w:rPr>
        <w:lastRenderedPageBreak/>
        <w:t xml:space="preserve">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09610E3A"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604F6806" w14:textId="3F3BBAD8" w:rsidR="00975A39" w:rsidRDefault="00097BE7" w:rsidP="003F3823">
      <w:pPr>
        <w:rPr>
          <w:rFonts w:ascii="Times New Roman" w:hAnsi="Times New Roman" w:cs="Times New Roman"/>
        </w:rPr>
      </w:pPr>
      <w:r>
        <w:rPr>
          <w:rFonts w:ascii="Times New Roman" w:hAnsi="Times New Roman" w:cs="Times New Roman"/>
        </w:rPr>
        <w:t xml:space="preserve">The predictors of predator species identity and </w:t>
      </w:r>
      <w:r w:rsidR="00F751CF">
        <w:rPr>
          <w:rFonts w:ascii="Times New Roman" w:hAnsi="Times New Roman" w:cs="Times New Roman"/>
        </w:rPr>
        <w:t xml:space="preserve">body </w:t>
      </w:r>
      <w:r>
        <w:rPr>
          <w:rFonts w:ascii="Times New Roman" w:hAnsi="Times New Roman" w:cs="Times New Roman"/>
        </w:rPr>
        <w:t xml:space="preserve">size explained 15.1% of the total variance in </w:t>
      </w:r>
      <w:r w:rsidR="00F751CF">
        <w:rPr>
          <w:rFonts w:ascii="Times New Roman" w:hAnsi="Times New Roman" w:cs="Times New Roman"/>
        </w:rPr>
        <w:t>prey composition for the 73 predators collected in the same food web compartment (</w:t>
      </w:r>
      <w:r w:rsidR="00F751CF">
        <w:rPr>
          <w:rFonts w:ascii="Times New Roman" w:hAnsi="Times New Roman" w:cs="Times New Roman"/>
          <w:i/>
          <w:iCs/>
        </w:rPr>
        <w:t xml:space="preserve">P. grandis </w:t>
      </w:r>
      <w:r w:rsidR="00F751CF">
        <w:rPr>
          <w:rFonts w:ascii="Times New Roman" w:hAnsi="Times New Roman" w:cs="Times New Roman"/>
        </w:rPr>
        <w:t xml:space="preserve">canopy; </w:t>
      </w:r>
      <w:r>
        <w:rPr>
          <w:rFonts w:ascii="Times New Roman" w:hAnsi="Times New Roman" w:cs="Times New Roman"/>
        </w:rPr>
        <w:t>R</w:t>
      </w:r>
      <w:r w:rsidRPr="00F751CF">
        <w:rPr>
          <w:rFonts w:ascii="Times New Roman" w:hAnsi="Times New Roman" w:cs="Times New Roman"/>
          <w:vertAlign w:val="superscript"/>
        </w:rPr>
        <w:t>2</w:t>
      </w:r>
      <w:r>
        <w:rPr>
          <w:rFonts w:ascii="Times New Roman" w:hAnsi="Times New Roman" w:cs="Times New Roman"/>
        </w:rPr>
        <w:t xml:space="preserve"> = 0.15, adjusted R</w:t>
      </w:r>
      <w:r w:rsidRPr="00F751CF">
        <w:rPr>
          <w:rFonts w:ascii="Times New Roman" w:hAnsi="Times New Roman" w:cs="Times New Roman"/>
          <w:vertAlign w:val="superscript"/>
        </w:rPr>
        <w:t>2</w:t>
      </w:r>
      <w:r>
        <w:rPr>
          <w:rFonts w:ascii="Times New Roman" w:hAnsi="Times New Roman" w:cs="Times New Roman"/>
        </w:rPr>
        <w:t xml:space="preserve"> = 0.10</w:t>
      </w:r>
      <w:r w:rsidR="00F751CF">
        <w:rPr>
          <w:rFonts w:ascii="Times New Roman" w:hAnsi="Times New Roman" w:cs="Times New Roman"/>
        </w:rPr>
        <w:t>).</w:t>
      </w:r>
      <w:r>
        <w:rPr>
          <w:rFonts w:ascii="Times New Roman" w:hAnsi="Times New Roman" w:cs="Times New Roman"/>
        </w:rPr>
        <w:t xml:space="preserve"> The </w:t>
      </w:r>
      <w:r w:rsidR="00F751CF">
        <w:rPr>
          <w:rFonts w:ascii="Times New Roman" w:hAnsi="Times New Roman" w:cs="Times New Roman"/>
        </w:rPr>
        <w:t xml:space="preserve">best </w:t>
      </w:r>
      <w:r>
        <w:rPr>
          <w:rFonts w:ascii="Times New Roman" w:hAnsi="Times New Roman" w:cs="Times New Roman"/>
        </w:rPr>
        <w:t>CCA model includ</w:t>
      </w:r>
      <w:r w:rsidR="00F751CF">
        <w:rPr>
          <w:rFonts w:ascii="Times New Roman" w:hAnsi="Times New Roman" w:cs="Times New Roman"/>
        </w:rPr>
        <w:t>ed</w:t>
      </w:r>
      <w:r>
        <w:rPr>
          <w:rFonts w:ascii="Times New Roman" w:hAnsi="Times New Roman" w:cs="Times New Roman"/>
        </w:rPr>
        <w:t xml:space="preserve"> both species identity and body size (p-value &lt; 0.001), with a significant marginal effect of species identity (marginal p-value &lt; 0.001) and a non-significant effect of predator size (marginal p-value = 0.07).  </w:t>
      </w:r>
    </w:p>
    <w:p w14:paraId="717BBE9E" w14:textId="334C9E8C" w:rsidR="00AA468F" w:rsidRDefault="00AA468F" w:rsidP="003F3823">
      <w:pPr>
        <w:rPr>
          <w:rFonts w:ascii="Times New Roman" w:hAnsi="Times New Roman" w:cs="Times New Roman"/>
        </w:rPr>
      </w:pPr>
    </w:p>
    <w:p w14:paraId="3447C741" w14:textId="77777777" w:rsidR="00AA468F" w:rsidRDefault="00AA468F" w:rsidP="00AA468F">
      <w:pPr>
        <w:rPr>
          <w:rFonts w:ascii="Times New Roman" w:hAnsi="Times New Roman" w:cs="Times New Roman"/>
          <w:i/>
          <w:iCs/>
        </w:rPr>
      </w:pPr>
      <w:r>
        <w:rPr>
          <w:rFonts w:ascii="Times New Roman" w:hAnsi="Times New Roman" w:cs="Times New Roman"/>
          <w:i/>
          <w:iCs/>
        </w:rPr>
        <w:t>One trait examined: does the use of webs relax prey size constraints?</w:t>
      </w:r>
    </w:p>
    <w:p w14:paraId="1D6B311C" w14:textId="4CC51CCB" w:rsidR="00AA468F" w:rsidRDefault="0044439B" w:rsidP="003F3823">
      <w:pPr>
        <w:rPr>
          <w:rFonts w:ascii="Times New Roman" w:hAnsi="Times New Roman" w:cs="Times New Roman"/>
        </w:rPr>
      </w:pPr>
      <w:r>
        <w:rPr>
          <w:rFonts w:ascii="Times New Roman" w:hAnsi="Times New Roman" w:cs="Times New Roman"/>
        </w:rPr>
        <w:t>Though we did not collect our dataset in order to elucidate what traits might drive patterns in terrestrial invertebrate food webs, we did observe that those species that use webs either to capture or subdue prey (five arachnid species) had a greater proportion of prey items closer to them in size than did predators without web-use traits. (p-value = 0.05, β = 1.25, FIGURE).</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6B75BFB6" w14:textId="59A23DA5" w:rsidR="00791E9A" w:rsidRDefault="00791E9A" w:rsidP="003F3823">
      <w:pPr>
        <w:rPr>
          <w:rFonts w:ascii="Times New Roman" w:hAnsi="Times New Roman" w:cs="Times New Roman"/>
        </w:rPr>
      </w:pPr>
      <w:r>
        <w:rPr>
          <w:rFonts w:ascii="Times New Roman" w:hAnsi="Times New Roman" w:cs="Times New Roman"/>
        </w:rPr>
        <w:t>The predator-prey mass scaling relationship for our dataset was significantly shallower than the relationship compiled for four terrestrial invertebrate food webs from the literature (log</w:t>
      </w:r>
      <w:r w:rsidRPr="00791E9A">
        <w:rPr>
          <w:rFonts w:ascii="Times New Roman" w:hAnsi="Times New Roman" w:cs="Times New Roman"/>
          <w:vertAlign w:val="subscript"/>
        </w:rPr>
        <w:t>10</w:t>
      </w:r>
      <w:r>
        <w:rPr>
          <w:rFonts w:ascii="Times New Roman" w:hAnsi="Times New Roman" w:cs="Times New Roman"/>
        </w:rPr>
        <w:t>(prey mass) = 0.26*log</w:t>
      </w:r>
      <w:r w:rsidRPr="00791E9A">
        <w:rPr>
          <w:rFonts w:ascii="Times New Roman" w:hAnsi="Times New Roman" w:cs="Times New Roman"/>
          <w:vertAlign w:val="subscript"/>
        </w:rPr>
        <w:t>10</w:t>
      </w:r>
      <w:r>
        <w:rPr>
          <w:rFonts w:ascii="Times New Roman" w:hAnsi="Times New Roman" w:cs="Times New Roman"/>
        </w:rPr>
        <w:t>(predator mass) for our food web versus log</w:t>
      </w:r>
      <w:r w:rsidRPr="00791E9A">
        <w:rPr>
          <w:rFonts w:ascii="Times New Roman" w:hAnsi="Times New Roman" w:cs="Times New Roman"/>
          <w:vertAlign w:val="subscript"/>
        </w:rPr>
        <w:t>10</w:t>
      </w:r>
      <w:r>
        <w:rPr>
          <w:rFonts w:ascii="Times New Roman" w:hAnsi="Times New Roman" w:cs="Times New Roman"/>
        </w:rPr>
        <w:t>(prey mass) = 0.64*log</w:t>
      </w:r>
      <w:r w:rsidRPr="00791E9A">
        <w:rPr>
          <w:rFonts w:ascii="Times New Roman" w:hAnsi="Times New Roman" w:cs="Times New Roman"/>
          <w:vertAlign w:val="subscript"/>
        </w:rPr>
        <w:t>10</w:t>
      </w:r>
      <w:r>
        <w:rPr>
          <w:rFonts w:ascii="Times New Roman" w:hAnsi="Times New Roman" w:cs="Times New Roman"/>
        </w:rPr>
        <w:t xml:space="preserve">(predator mass) for the four published food webs (ANCOVA p-value &lt; 0.001).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5"/>
      <w:r>
        <w:rPr>
          <w:rFonts w:ascii="Times New Roman" w:hAnsi="Times New Roman" w:cs="Times New Roman"/>
          <w:b/>
          <w:bCs/>
        </w:rPr>
        <w:t>Discussion</w:t>
      </w:r>
      <w:commentRangeEnd w:id="5"/>
      <w:r w:rsidR="00E74E98">
        <w:rPr>
          <w:rStyle w:val="CommentReference"/>
        </w:rPr>
        <w:commentReference w:id="5"/>
      </w:r>
    </w:p>
    <w:p w14:paraId="3F4426EF" w14:textId="413494DA" w:rsidR="0012525B" w:rsidRDefault="0012525B" w:rsidP="003F3823">
      <w:pPr>
        <w:rPr>
          <w:rFonts w:ascii="Times New Roman" w:hAnsi="Times New Roman" w:cs="Times New Roman"/>
        </w:rPr>
      </w:pPr>
      <w:r>
        <w:rPr>
          <w:rFonts w:ascii="Times New Roman" w:hAnsi="Times New Roman" w:cs="Times New Roman"/>
        </w:rPr>
        <w:t>The diet DNA metabarcoding data in this study add crucial empirical observation data to the field of food web ecology. 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Pr>
          <w:rFonts w:ascii="Times New Roman" w:hAnsi="Times New Roman" w:cs="Times New Roman"/>
        </w:rPr>
        <w:t xml:space="preserve"> without genetic methods</w:t>
      </w:r>
      <w:r w:rsidR="00B111EE">
        <w:rPr>
          <w:rFonts w:ascii="Times New Roman" w:hAnsi="Times New Roman" w:cs="Times New Roman"/>
        </w:rPr>
        <w:t xml:space="preserve">. </w:t>
      </w:r>
      <w:r>
        <w:rPr>
          <w:rFonts w:ascii="Times New Roman" w:hAnsi="Times New Roman" w:cs="Times New Roman"/>
        </w:rPr>
        <w:t>Understanding how body size and species identity shape feeding interactions for this set of consumers will be key to generalizing food web patterns and extrapolating to describe terrestrial invertebrate feeding interactions across the globe. We found that b</w:t>
      </w:r>
      <w:r w:rsidR="006C390E">
        <w:rPr>
          <w:rFonts w:ascii="Times New Roman" w:hAnsi="Times New Roman" w:cs="Times New Roman"/>
        </w:rPr>
        <w:t xml:space="preserve">oth predator mass and predator species identity are important drivers of prey selection.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Pr>
          <w:rFonts w:ascii="Times New Roman" w:hAnsi="Times New Roman" w:cs="Times New Roman"/>
        </w:rPr>
        <w:t>Furthermore, 2) i</w:t>
      </w:r>
      <w:r w:rsidR="006C390E">
        <w:rPr>
          <w:rFonts w:ascii="Times New Roman" w:hAnsi="Times New Roman" w:cs="Times New Roman"/>
        </w:rPr>
        <w:t>n a food web compartment where predator</w:t>
      </w:r>
      <w:r>
        <w:rPr>
          <w:rFonts w:ascii="Times New Roman" w:hAnsi="Times New Roman" w:cs="Times New Roman"/>
        </w:rPr>
        <w:t xml:space="preserve"> individuals</w:t>
      </w:r>
      <w:r w:rsidR="006C390E">
        <w:rPr>
          <w:rFonts w:ascii="Times New Roman" w:hAnsi="Times New Roman" w:cs="Times New Roman"/>
        </w:rPr>
        <w:t xml:space="preserve"> have access to the same prey pool, predator species identity</w:t>
      </w:r>
      <w:r>
        <w:rPr>
          <w:rFonts w:ascii="Times New Roman" w:hAnsi="Times New Roman" w:cs="Times New Roman"/>
        </w:rPr>
        <w:t xml:space="preserve"> drives prey species composition, while predator size serves a non-significant role. Finally, 3) when we compared the general predator-prey body size scaling relationship in our dataset to the patterns gathered from four literature food webs for similar consumers, we observed that our DNA diet metabarcoding data</w:t>
      </w:r>
      <w:r w:rsidR="00B111EE">
        <w:rPr>
          <w:rFonts w:ascii="Times New Roman" w:hAnsi="Times New Roman" w:cs="Times New Roman"/>
        </w:rPr>
        <w:t xml:space="preserve"> scaling relationship</w:t>
      </w:r>
      <w:r>
        <w:rPr>
          <w:rFonts w:ascii="Times New Roman" w:hAnsi="Times New Roman" w:cs="Times New Roman"/>
        </w:rPr>
        <w:t xml:space="preserve"> is significantly shallower than the relationship found in four food webs in the literature (CITE), suggesting that this general cross-food web relationship would overestimate the size of prey for larger individuals in our dataset and underestimate the size of </w:t>
      </w:r>
      <w:r>
        <w:rPr>
          <w:rFonts w:ascii="Times New Roman" w:hAnsi="Times New Roman" w:cs="Times New Roman"/>
        </w:rPr>
        <w:lastRenderedPageBreak/>
        <w:t xml:space="preserve">prey for smaller individuals in our dataset.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can be explained by a combination of body size and predator species identity, </w:t>
      </w:r>
      <w:r w:rsidR="009537C6">
        <w:rPr>
          <w:rFonts w:ascii="Times New Roman" w:hAnsi="Times New Roman" w:cs="Times New Roman"/>
        </w:rPr>
        <w:t xml:space="preserve">lending empirical evidence to the approaches used in the field. Furthermore, while </w:t>
      </w:r>
      <w:r>
        <w:rPr>
          <w:rFonts w:ascii="Times New Roman" w:hAnsi="Times New Roman" w:cs="Times New Roman"/>
        </w:rPr>
        <w:t xml:space="preserve">our data suggest </w:t>
      </w:r>
      <w:r w:rsidR="009537C6">
        <w:rPr>
          <w:rFonts w:ascii="Times New Roman" w:hAnsi="Times New Roman" w:cs="Times New Roman"/>
        </w:rPr>
        <w:t xml:space="preserve">either methodological or context-specific variation in general patterns between this and other food webs, [something about the Brose vs. us]. </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6D9F7ED1" w14:textId="77777777" w:rsidR="001D047C"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1D047C">
        <w:rPr>
          <w:rFonts w:ascii="Times New Roman" w:hAnsi="Times New Roman" w:cs="Times New Roman"/>
        </w:rPr>
        <w:t>Some traits that limit prey size selection may b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mandible morphology), </w:t>
      </w:r>
      <w:r w:rsidR="009537C6">
        <w:rPr>
          <w:rFonts w:ascii="Times New Roman" w:hAnsi="Times New Roman" w:cs="Times New Roman"/>
        </w:rPr>
        <w:t>suggesting that approaching these food webs similarly to e.g. Grey at al. (DATE) with phylogenetic filters could explain variation not explained by the trait of body size alone.</w:t>
      </w:r>
      <w:r w:rsidR="008403CE">
        <w:rPr>
          <w:rFonts w:ascii="Times New Roman" w:hAnsi="Times New Roman" w:cs="Times New Roman"/>
        </w:rPr>
        <w:t xml:space="preserve"> The fact that predators in one food web compartment in our dataset (CCA analysis of </w:t>
      </w:r>
      <w:r w:rsidR="008403CE">
        <w:rPr>
          <w:rFonts w:ascii="Times New Roman" w:hAnsi="Times New Roman" w:cs="Times New Roman"/>
          <w:i/>
          <w:iCs/>
        </w:rPr>
        <w:t xml:space="preserve">P. grandis </w:t>
      </w:r>
      <w:r w:rsidR="008403CE">
        <w:rPr>
          <w:rFonts w:ascii="Times New Roman" w:hAnsi="Times New Roman" w:cs="Times New Roman"/>
        </w:rPr>
        <w:t>canopy) select prey primarily based on predator identity rather than size lends additional evidence to the importance of including species identity in food web models</w:t>
      </w:r>
      <w:r w:rsidR="001D047C">
        <w:rPr>
          <w:rFonts w:ascii="Times New Roman" w:hAnsi="Times New Roman" w:cs="Times New Roman"/>
        </w:rPr>
        <w:t>.</w:t>
      </w:r>
    </w:p>
    <w:p w14:paraId="62E51851" w14:textId="77777777" w:rsidR="001D047C" w:rsidRDefault="001D047C" w:rsidP="003507EC">
      <w:pPr>
        <w:rPr>
          <w:rFonts w:ascii="Times New Roman" w:hAnsi="Times New Roman" w:cs="Times New Roman"/>
        </w:rPr>
      </w:pPr>
    </w:p>
    <w:p w14:paraId="27A7D621" w14:textId="62B85A8A" w:rsidR="009537C6" w:rsidRDefault="001D047C" w:rsidP="003507EC">
      <w:pPr>
        <w:rPr>
          <w:rFonts w:ascii="Times New Roman" w:hAnsi="Times New Roman" w:cs="Times New Roman"/>
        </w:rPr>
      </w:pPr>
      <w:r>
        <w:rPr>
          <w:rFonts w:ascii="Times New Roman" w:hAnsi="Times New Roman" w:cs="Times New Roman"/>
        </w:rPr>
        <w:t xml:space="preserve">Conversely, it may be </w:t>
      </w:r>
      <w:r w:rsidR="00B111EE">
        <w:rPr>
          <w:rFonts w:ascii="Times New Roman" w:hAnsi="Times New Roman" w:cs="Times New Roman"/>
        </w:rPr>
        <w:t xml:space="preserve">that </w:t>
      </w:r>
      <w:r>
        <w:rPr>
          <w:rFonts w:ascii="Times New Roman" w:hAnsi="Times New Roman" w:cs="Times New Roman"/>
        </w:rPr>
        <w:t xml:space="preserve">approaching food web construction more generally than phylogeny, and rather using broad traits in addition to body size </w:t>
      </w:r>
      <w:r w:rsidR="008403CE">
        <w:rPr>
          <w:rFonts w:ascii="Times New Roman" w:hAnsi="Times New Roman" w:cs="Times New Roman"/>
        </w:rPr>
        <w:t>might be key to observed food web patterns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 Brose et al. 2019). </w:t>
      </w:r>
      <w:r w:rsidR="009537C6">
        <w:rPr>
          <w:rFonts w:ascii="Times New Roman" w:hAnsi="Times New Roman" w:cs="Times New Roman"/>
        </w:rPr>
        <w:t xml:space="preserve">For example, Brose et al. (2019) find that traits such as locomotion strategy </w:t>
      </w:r>
      <w:r w:rsidR="008403CE">
        <w:rPr>
          <w:rFonts w:ascii="Times New Roman" w:hAnsi="Times New Roman" w:cs="Times New Roman"/>
        </w:rPr>
        <w:t>or metabolism</w:t>
      </w:r>
      <w:r w:rsidR="009537C6">
        <w:rPr>
          <w:rFonts w:ascii="Times New Roman" w:hAnsi="Times New Roman" w:cs="Times New Roman"/>
        </w:rPr>
        <w:t xml:space="preserve"> can explain variation in body size scaling patterns. </w:t>
      </w:r>
      <w:r w:rsidR="0044439B">
        <w:rPr>
          <w:rFonts w:ascii="Times New Roman" w:hAnsi="Times New Roman" w:cs="Times New Roman"/>
        </w:rPr>
        <w:t>In our study, we found that predator individuals of five arachnid species that use webs to either catch or subdue prey had significantly larger prey proportional to predator individual body size.</w:t>
      </w:r>
      <w:r w:rsidR="009537C6">
        <w:rPr>
          <w:rFonts w:ascii="Times New Roman" w:hAnsi="Times New Roman" w:cs="Times New Roman"/>
        </w:rPr>
        <w:t xml:space="preserve"> This </w:t>
      </w:r>
      <w:r w:rsidR="008403CE">
        <w:rPr>
          <w:rFonts w:ascii="Times New Roman" w:hAnsi="Times New Roman" w:cs="Times New Roman"/>
        </w:rPr>
        <w:t>idea has already earned attention in terrestrial invertebrate communities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w:t>
      </w:r>
      <w:r w:rsidR="002B0371">
        <w:rPr>
          <w:rFonts w:ascii="Times New Roman" w:hAnsi="Times New Roman" w:cs="Times New Roman"/>
        </w:rPr>
        <w:t>)</w:t>
      </w:r>
      <w:r w:rsidR="008403CE">
        <w:rPr>
          <w:rFonts w:ascii="Times New Roman" w:hAnsi="Times New Roman" w:cs="Times New Roman"/>
        </w:rPr>
        <w:t xml:space="preserve"> and could be further </w:t>
      </w:r>
      <w:r w:rsidR="002B0371">
        <w:rPr>
          <w:rFonts w:ascii="Times New Roman" w:hAnsi="Times New Roman" w:cs="Times New Roman"/>
        </w:rPr>
        <w:t>explored</w:t>
      </w:r>
      <w:r w:rsidR="008403CE">
        <w:rPr>
          <w:rFonts w:ascii="Times New Roman" w:hAnsi="Times New Roman" w:cs="Times New Roman"/>
        </w:rPr>
        <w:t xml:space="preserve"> by the use of diet DNA metabarcoding datasets to validate and add feeding interactions. </w:t>
      </w:r>
      <w:r w:rsidR="00B111EE">
        <w:rPr>
          <w:rFonts w:ascii="Times New Roman" w:hAnsi="Times New Roman" w:cs="Times New Roman"/>
        </w:rPr>
        <w:t xml:space="preserve">While web-using seems to alter predator-prey size relationships, one predator, the centiped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hich uses venom to subdue prey, consumed proportionally smaller prey (GET AVG SIZE HERE), suggesting that not all hunting tools relax body size constraints. Conversely, one predator which likely uses neither of these tools, the </w:t>
      </w:r>
      <w:proofErr w:type="spellStart"/>
      <w:r w:rsidR="00B111EE">
        <w:rPr>
          <w:rFonts w:ascii="Times New Roman" w:hAnsi="Times New Roman" w:cs="Times New Roman"/>
        </w:rPr>
        <w:t>derm</w:t>
      </w:r>
      <w:r w:rsidR="0044439B">
        <w:rPr>
          <w:rFonts w:ascii="Times New Roman" w:hAnsi="Times New Roman" w:cs="Times New Roman"/>
        </w:rPr>
        <w:t>ap</w:t>
      </w:r>
      <w:r w:rsidR="00B111EE">
        <w:rPr>
          <w:rFonts w:ascii="Times New Roman" w:hAnsi="Times New Roman" w:cs="Times New Roman"/>
        </w:rPr>
        <w:t>tera</w:t>
      </w:r>
      <w:proofErr w:type="spellEnd"/>
      <w:r w:rsidR="00B111EE">
        <w:rPr>
          <w:rFonts w:ascii="Times New Roman" w:hAnsi="Times New Roman" w:cs="Times New Roman"/>
        </w:rPr>
        <w:t xml:space="preserve"> </w:t>
      </w:r>
      <w:r w:rsidR="00B111EE">
        <w:rPr>
          <w:rFonts w:ascii="Times New Roman" w:hAnsi="Times New Roman" w:cs="Times New Roman"/>
          <w:i/>
          <w:iCs/>
        </w:rPr>
        <w:t xml:space="preserve">E. </w:t>
      </w:r>
      <w:proofErr w:type="spellStart"/>
      <w:r w:rsidR="00B111EE">
        <w:rPr>
          <w:rFonts w:ascii="Times New Roman" w:hAnsi="Times New Roman" w:cs="Times New Roman"/>
          <w:i/>
          <w:iCs/>
        </w:rPr>
        <w:t>annulipes</w:t>
      </w:r>
      <w:proofErr w:type="spellEnd"/>
      <w:r w:rsidR="00B111EE">
        <w:rPr>
          <w:rFonts w:ascii="Times New Roman" w:hAnsi="Times New Roman" w:cs="Times New Roman"/>
          <w:i/>
          <w:iCs/>
        </w:rPr>
        <w:t xml:space="preserve">, </w:t>
      </w:r>
      <w:r w:rsidR="00B111EE">
        <w:rPr>
          <w:rFonts w:ascii="Times New Roman" w:hAnsi="Times New Roman" w:cs="Times New Roman"/>
        </w:rPr>
        <w:t>fed on proportionally very large prey compared to predator body size (GIVE AVG SIZE HERE), either suggesting some other tool use in this predator or a reliance on scavenging (CITE scavenging).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CITE THAT PAPER). </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722BFAA5" w:rsidR="004F21B4" w:rsidRDefault="002B0371" w:rsidP="004F21B4">
      <w:pPr>
        <w:rPr>
          <w:rFonts w:ascii="Times New Roman" w:hAnsi="Times New Roman" w:cs="Times New Roman"/>
        </w:rPr>
      </w:pPr>
      <w:r>
        <w:rPr>
          <w:rFonts w:ascii="Times New Roman" w:hAnsi="Times New Roman" w:cs="Times New Roman"/>
        </w:rPr>
        <w:t xml:space="preserve">[WHAT WERE LITERATURE DIET METHODS to think about why ours are different]. Is this methodological or is </w:t>
      </w:r>
      <w:proofErr w:type="gramStart"/>
      <w:r>
        <w:rPr>
          <w:rFonts w:ascii="Times New Roman" w:hAnsi="Times New Roman" w:cs="Times New Roman"/>
        </w:rPr>
        <w:t>it</w:t>
      </w:r>
      <w:proofErr w:type="gramEnd"/>
      <w:r>
        <w:rPr>
          <w:rFonts w:ascii="Times New Roman" w:hAnsi="Times New Roman" w:cs="Times New Roman"/>
        </w:rPr>
        <w:t xml:space="preserve"> relative food web to food web?</w:t>
      </w:r>
      <w:r w:rsidR="00F954A7">
        <w:rPr>
          <w:rFonts w:ascii="Times New Roman" w:hAnsi="Times New Roman" w:cs="Times New Roman"/>
        </w:rPr>
        <w:t xml:space="preserve"> </w:t>
      </w:r>
      <w:r w:rsidR="003F2C77">
        <w:rPr>
          <w:rFonts w:ascii="Times New Roman" w:hAnsi="Times New Roman" w:cs="Times New Roman"/>
        </w:rPr>
        <w:t xml:space="preserve">All of these food webs have a lot of spiders. </w:t>
      </w:r>
    </w:p>
    <w:p w14:paraId="6F7A6DFA" w14:textId="46DA1352" w:rsidR="00520247" w:rsidRDefault="00520247" w:rsidP="004F21B4">
      <w:pPr>
        <w:rPr>
          <w:rFonts w:ascii="Times New Roman" w:hAnsi="Times New Roman" w:cs="Times New Roman"/>
        </w:rPr>
      </w:pPr>
    </w:p>
    <w:p w14:paraId="52D820F2" w14:textId="7B0B8D29" w:rsidR="00520247" w:rsidRPr="00520247" w:rsidRDefault="00520247" w:rsidP="00520247">
      <w:pPr>
        <w:rPr>
          <w:rFonts w:ascii="Times New Roman" w:hAnsi="Times New Roman" w:cs="Times New Roman"/>
        </w:rPr>
      </w:pPr>
      <w:r w:rsidRPr="00520247">
        <w:rPr>
          <w:rFonts w:ascii="Times New Roman" w:hAnsi="Times New Roman" w:cs="Times New Roman"/>
        </w:rPr>
        <w:t>[1] "</w:t>
      </w:r>
      <w:proofErr w:type="spellStart"/>
      <w:r w:rsidRPr="00520247">
        <w:rPr>
          <w:rFonts w:ascii="Times New Roman" w:hAnsi="Times New Roman" w:cs="Times New Roman"/>
        </w:rPr>
        <w:t>Cattin</w:t>
      </w:r>
      <w:proofErr w:type="spellEnd"/>
      <w:r w:rsidRPr="00520247">
        <w:rPr>
          <w:rFonts w:ascii="Times New Roman" w:hAnsi="Times New Roman" w:cs="Times New Roman"/>
        </w:rPr>
        <w:t xml:space="preserve"> </w:t>
      </w:r>
      <w:proofErr w:type="spellStart"/>
      <w:r w:rsidRPr="00520247">
        <w:rPr>
          <w:rFonts w:ascii="Times New Roman" w:hAnsi="Times New Roman" w:cs="Times New Roman"/>
        </w:rPr>
        <w:t>Blandenier</w:t>
      </w:r>
      <w:proofErr w:type="spellEnd"/>
      <w:r w:rsidRPr="00520247">
        <w:rPr>
          <w:rFonts w:ascii="Times New Roman" w:hAnsi="Times New Roman" w:cs="Times New Roman"/>
        </w:rPr>
        <w:t xml:space="preserve"> (2004)"</w:t>
      </w:r>
      <w:r>
        <w:rPr>
          <w:rFonts w:ascii="Times New Roman" w:hAnsi="Times New Roman" w:cs="Times New Roman"/>
        </w:rPr>
        <w:t xml:space="preserve"> – literature with some niche processes and body size</w:t>
      </w:r>
      <w:r w:rsidRPr="00520247">
        <w:rPr>
          <w:rFonts w:ascii="Times New Roman" w:hAnsi="Times New Roman" w:cs="Times New Roman"/>
        </w:rPr>
        <w:t xml:space="preserve">                      </w:t>
      </w:r>
    </w:p>
    <w:p w14:paraId="4874CB77" w14:textId="1BAAAF6C" w:rsidR="00520247" w:rsidRPr="00520247" w:rsidRDefault="00520247" w:rsidP="00520247">
      <w:pPr>
        <w:rPr>
          <w:rFonts w:ascii="Times New Roman" w:hAnsi="Times New Roman" w:cs="Times New Roman"/>
        </w:rPr>
      </w:pPr>
      <w:r w:rsidRPr="00520247">
        <w:rPr>
          <w:rFonts w:ascii="Times New Roman" w:hAnsi="Times New Roman" w:cs="Times New Roman"/>
        </w:rPr>
        <w:lastRenderedPageBreak/>
        <w:t>[2] "</w:t>
      </w:r>
      <w:proofErr w:type="spellStart"/>
      <w:r w:rsidRPr="00520247">
        <w:rPr>
          <w:rFonts w:ascii="Times New Roman" w:hAnsi="Times New Roman" w:cs="Times New Roman"/>
        </w:rPr>
        <w:t>Digel</w:t>
      </w:r>
      <w:proofErr w:type="spellEnd"/>
      <w:r w:rsidRPr="00520247">
        <w:rPr>
          <w:rFonts w:ascii="Times New Roman" w:hAnsi="Times New Roman" w:cs="Times New Roman"/>
        </w:rPr>
        <w:t xml:space="preserve"> et al. (2014)</w:t>
      </w:r>
      <w:proofErr w:type="gramStart"/>
      <w:r w:rsidRPr="00520247">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observed</w:t>
      </w:r>
      <w:r w:rsidR="00D85A62">
        <w:rPr>
          <w:rFonts w:ascii="Times New Roman" w:hAnsi="Times New Roman" w:cs="Times New Roman"/>
        </w:rPr>
        <w:t xml:space="preserve"> in feeding trials</w:t>
      </w:r>
      <w:r>
        <w:rPr>
          <w:rFonts w:ascii="Times New Roman" w:hAnsi="Times New Roman" w:cs="Times New Roman"/>
        </w:rPr>
        <w:t xml:space="preserve"> and/or </w:t>
      </w:r>
      <w:r w:rsidR="00D85A62">
        <w:rPr>
          <w:rFonts w:ascii="Times New Roman" w:hAnsi="Times New Roman" w:cs="Times New Roman"/>
        </w:rPr>
        <w:t>single-group molecular, phylogenetic relatedness, body size ratios</w:t>
      </w:r>
      <w:r w:rsidRPr="00520247">
        <w:rPr>
          <w:rFonts w:ascii="Times New Roman" w:hAnsi="Times New Roman" w:cs="Times New Roman"/>
        </w:rPr>
        <w:t xml:space="preserve">                           </w:t>
      </w:r>
    </w:p>
    <w:p w14:paraId="43AE6F1E" w14:textId="7E5C0F45" w:rsidR="00520247" w:rsidRPr="00520247" w:rsidRDefault="00520247" w:rsidP="00520247">
      <w:pPr>
        <w:rPr>
          <w:rFonts w:ascii="Times New Roman" w:hAnsi="Times New Roman" w:cs="Times New Roman"/>
        </w:rPr>
      </w:pPr>
      <w:r w:rsidRPr="00520247">
        <w:rPr>
          <w:rFonts w:ascii="Times New Roman" w:hAnsi="Times New Roman" w:cs="Times New Roman"/>
        </w:rPr>
        <w:t>[3] "McLaughlin et al. (2010)"</w:t>
      </w:r>
      <w:r w:rsidR="00D85A62">
        <w:rPr>
          <w:rFonts w:ascii="Times New Roman" w:hAnsi="Times New Roman" w:cs="Times New Roman"/>
        </w:rPr>
        <w:t xml:space="preserve"> – dissected 250 individuals but in no case could prey items be identified. Literature diet observations from other studies</w:t>
      </w:r>
      <w:r w:rsidRPr="00520247">
        <w:rPr>
          <w:rFonts w:ascii="Times New Roman" w:hAnsi="Times New Roman" w:cs="Times New Roman"/>
        </w:rPr>
        <w:t xml:space="preserve">                            </w:t>
      </w:r>
    </w:p>
    <w:p w14:paraId="3724023D" w14:textId="1BBE4E52" w:rsidR="00520247" w:rsidRDefault="00520247" w:rsidP="00520247">
      <w:pPr>
        <w:rPr>
          <w:rFonts w:ascii="Times New Roman" w:hAnsi="Times New Roman" w:cs="Times New Roman"/>
        </w:rPr>
      </w:pPr>
      <w:r w:rsidRPr="00520247">
        <w:rPr>
          <w:rFonts w:ascii="Times New Roman" w:hAnsi="Times New Roman" w:cs="Times New Roman"/>
        </w:rPr>
        <w:t>[4] "</w:t>
      </w:r>
      <w:proofErr w:type="spellStart"/>
      <w:r w:rsidRPr="00520247">
        <w:rPr>
          <w:rFonts w:ascii="Times New Roman" w:hAnsi="Times New Roman" w:cs="Times New Roman"/>
        </w:rPr>
        <w:t>Piechnik</w:t>
      </w:r>
      <w:proofErr w:type="spellEnd"/>
      <w:r w:rsidRPr="00520247">
        <w:rPr>
          <w:rFonts w:ascii="Times New Roman" w:hAnsi="Times New Roman" w:cs="Times New Roman"/>
        </w:rPr>
        <w:t xml:space="preserve"> et al. (2008), </w:t>
      </w:r>
      <w:proofErr w:type="spellStart"/>
      <w:r w:rsidRPr="00520247">
        <w:rPr>
          <w:rFonts w:ascii="Times New Roman" w:hAnsi="Times New Roman" w:cs="Times New Roman"/>
        </w:rPr>
        <w:t>Simberloff</w:t>
      </w:r>
      <w:proofErr w:type="spellEnd"/>
      <w:r w:rsidRPr="00520247">
        <w:rPr>
          <w:rFonts w:ascii="Times New Roman" w:hAnsi="Times New Roman" w:cs="Times New Roman"/>
        </w:rPr>
        <w:t xml:space="preserve"> and Wilson (1969)"</w:t>
      </w:r>
      <w:r w:rsidR="00D85A62">
        <w:rPr>
          <w:rFonts w:ascii="Times New Roman" w:hAnsi="Times New Roman" w:cs="Times New Roman"/>
        </w:rPr>
        <w:t xml:space="preserve"> – literature. To order. Body size </w:t>
      </w:r>
      <w:commentRangeStart w:id="6"/>
      <w:r w:rsidR="00D85A62">
        <w:rPr>
          <w:rFonts w:ascii="Times New Roman" w:hAnsi="Times New Roman" w:cs="Times New Roman"/>
        </w:rPr>
        <w:t>ratios</w:t>
      </w:r>
      <w:commentRangeEnd w:id="6"/>
      <w:r w:rsidR="00B8085B">
        <w:rPr>
          <w:rStyle w:val="CommentReference"/>
        </w:rPr>
        <w:commentReference w:id="6"/>
      </w:r>
      <w:r w:rsidR="00D85A62">
        <w:rPr>
          <w:rFonts w:ascii="Times New Roman" w:hAnsi="Times New Roman" w:cs="Times New Roman"/>
        </w:rPr>
        <w:t xml:space="preserve">. </w:t>
      </w:r>
    </w:p>
    <w:p w14:paraId="2E07447B" w14:textId="77777777" w:rsidR="002B0371" w:rsidRDefault="002B0371"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18CA0A74"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r w:rsidR="003F2C77">
        <w:rPr>
          <w:rFonts w:ascii="Times New Roman" w:hAnsi="Times New Roman" w:cs="Times New Roman"/>
        </w:rPr>
        <w:t xml:space="preserve"> (Nakazawa and other “food webs need individual observations” papers)</w:t>
      </w:r>
    </w:p>
    <w:p w14:paraId="00508DE1" w14:textId="3B294DF5" w:rsidR="008403CE" w:rsidRDefault="003F2C77" w:rsidP="008403CE">
      <w:pPr>
        <w:rPr>
          <w:rFonts w:ascii="Times New Roman" w:hAnsi="Times New Roman" w:cs="Times New Roman"/>
        </w:rPr>
      </w:pPr>
      <w:r>
        <w:rPr>
          <w:rFonts w:ascii="Times New Roman" w:hAnsi="Times New Roman" w:cs="Times New Roman"/>
        </w:rPr>
        <w:t>These</w:t>
      </w:r>
      <w:r w:rsidR="008403CE">
        <w:rPr>
          <w:rFonts w:ascii="Times New Roman" w:hAnsi="Times New Roman" w:cs="Times New Roman"/>
        </w:rPr>
        <w:t xml:space="preserve"> and other datasets that describe feeding interactions at the individual level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oodward and </w:t>
      </w:r>
      <w:proofErr w:type="spellStart"/>
      <w:r w:rsidR="008403CE">
        <w:rPr>
          <w:rFonts w:ascii="Times New Roman" w:hAnsi="Times New Roman" w:cs="Times New Roman"/>
        </w:rPr>
        <w:t>Hildrew</w:t>
      </w:r>
      <w:proofErr w:type="spellEnd"/>
      <w:r w:rsidR="008403CE">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8403CE">
        <w:rPr>
          <w:rFonts w:ascii="Times New Roman" w:hAnsi="Times New Roman" w:cs="Times New Roman"/>
        </w:rPr>
        <w:t>Ings</w:t>
      </w:r>
      <w:proofErr w:type="spellEnd"/>
      <w:r w:rsidR="008403CE">
        <w:rPr>
          <w:rFonts w:ascii="Times New Roman" w:hAnsi="Times New Roman" w:cs="Times New Roman"/>
        </w:rPr>
        <w:t xml:space="preserve"> et al. 2009). </w:t>
      </w:r>
    </w:p>
    <w:p w14:paraId="4973F37B" w14:textId="5A9006B3" w:rsidR="008403CE" w:rsidRDefault="00746B5A" w:rsidP="004F21B4">
      <w:pPr>
        <w:rPr>
          <w:rFonts w:ascii="Times New Roman" w:hAnsi="Times New Roman" w:cs="Times New Roman"/>
        </w:rPr>
      </w:pPr>
      <w:r>
        <w:rPr>
          <w:rFonts w:ascii="Times New Roman" w:hAnsi="Times New Roman" w:cs="Times New Roman"/>
        </w:rPr>
        <w:t>[</w:t>
      </w:r>
      <w:r w:rsidRPr="00746B5A">
        <w:rPr>
          <w:rFonts w:ascii="Times New Roman" w:hAnsi="Times New Roman" w:cs="Times New Roman"/>
        </w:rPr>
        <w:t xml:space="preserve">Somewhere in here contextualize </w:t>
      </w:r>
      <w:proofErr w:type="spellStart"/>
      <w:r w:rsidRPr="00746B5A">
        <w:rPr>
          <w:rFonts w:ascii="Times New Roman" w:hAnsi="Times New Roman" w:cs="Times New Roman"/>
        </w:rPr>
        <w:t>Eitzinger</w:t>
      </w:r>
      <w:proofErr w:type="spellEnd"/>
      <w:r w:rsidRPr="00746B5A">
        <w:rPr>
          <w:rFonts w:ascii="Times New Roman" w:hAnsi="Times New Roman" w:cs="Times New Roman"/>
        </w:rPr>
        <w:t xml:space="preserve"> et al. 2018 paper which is super cool about prey selection vs. prey availability using DNA metabarcoding</w:t>
      </w:r>
      <w:r>
        <w:rPr>
          <w:rFonts w:ascii="Times New Roman" w:hAnsi="Times New Roman" w:cs="Times New Roman"/>
        </w:rPr>
        <w:t>]</w:t>
      </w:r>
    </w:p>
    <w:p w14:paraId="79B9DB82" w14:textId="156452CC"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r w:rsidR="00B111EE">
        <w:rPr>
          <w:rFonts w:ascii="Times New Roman" w:hAnsi="Times New Roman" w:cs="Times New Roman"/>
        </w:rPr>
        <w:t xml:space="preserve">Better data in databases online could refine these analyses in the future, suggesting they will just get better. </w:t>
      </w:r>
    </w:p>
    <w:p w14:paraId="144C4376" w14:textId="77777777" w:rsidR="003F7A55" w:rsidRDefault="003F7A55" w:rsidP="003F3823">
      <w:pPr>
        <w:rPr>
          <w:rFonts w:ascii="Times New Roman" w:hAnsi="Times New Roman" w:cs="Times New Roman"/>
        </w:rPr>
      </w:pPr>
    </w:p>
    <w:p w14:paraId="1A0CC5C5" w14:textId="3AA08725"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285C386B"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commentRangeStart w:id="7"/>
      <w:r>
        <w:rPr>
          <w:rFonts w:ascii="Times New Roman" w:hAnsi="Times New Roman" w:cs="Times New Roman"/>
          <w:b/>
          <w:bCs/>
        </w:rPr>
        <w:lastRenderedPageBreak/>
        <w:t>Figures</w:t>
      </w:r>
      <w:commentRangeEnd w:id="7"/>
      <w:r w:rsidR="00963FE1">
        <w:rPr>
          <w:rStyle w:val="CommentReference"/>
        </w:rPr>
        <w:commentReference w:id="7"/>
      </w:r>
    </w:p>
    <w:p w14:paraId="4EFAD0A8" w14:textId="07238BEF" w:rsidR="003E2AB0" w:rsidRDefault="003E2AB0" w:rsidP="003F3823">
      <w:pPr>
        <w:rPr>
          <w:rFonts w:ascii="Times New Roman" w:hAnsi="Times New Roman" w:cs="Times New Roman"/>
          <w:b/>
          <w:bCs/>
        </w:rPr>
      </w:pPr>
    </w:p>
    <w:p w14:paraId="79BC0D90" w14:textId="5572440F" w:rsidR="003E2AB0" w:rsidRDefault="003E2AB0" w:rsidP="003F3823">
      <w:pPr>
        <w:rPr>
          <w:rFonts w:ascii="Times New Roman" w:hAnsi="Times New Roman" w:cs="Times New Roman"/>
          <w:b/>
          <w:bCs/>
        </w:rPr>
      </w:pPr>
      <w:r>
        <w:rPr>
          <w:rFonts w:ascii="Times New Roman" w:hAnsi="Times New Roman" w:cs="Times New Roman"/>
          <w:b/>
          <w:bCs/>
          <w:noProof/>
        </w:rPr>
        <w:drawing>
          <wp:inline distT="0" distB="0" distL="0" distR="0" wp14:anchorId="1BA9C580" wp14:editId="5DDD78F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04A86D" w14:textId="31BE3FC1"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036EDDC1" w:rsidR="00DE3441" w:rsidRDefault="003E2AB0" w:rsidP="003F3823">
      <w:pPr>
        <w:rPr>
          <w:rFonts w:ascii="Times New Roman" w:hAnsi="Times New Roman" w:cs="Times New Roman"/>
        </w:rPr>
      </w:pPr>
      <w:r>
        <w:rPr>
          <w:rFonts w:ascii="Times New Roman" w:hAnsi="Times New Roman" w:cs="Times New Roman"/>
        </w:rPr>
        <w:t>Figure 1: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519DE5FE" w14:textId="318D1592" w:rsidR="00DC5A83" w:rsidRDefault="00DC5A83" w:rsidP="003F3823">
      <w:pPr>
        <w:rPr>
          <w:rFonts w:ascii="Times New Roman" w:hAnsi="Times New Roman" w:cs="Times New Roman"/>
        </w:rPr>
      </w:pPr>
    </w:p>
    <w:p w14:paraId="0C8142C8" w14:textId="55EBA3BC" w:rsidR="00DC5A83" w:rsidRDefault="00DC5A83" w:rsidP="003F3823">
      <w:pPr>
        <w:rPr>
          <w:rFonts w:ascii="Times New Roman" w:hAnsi="Times New Roman" w:cs="Times New Roman"/>
        </w:rPr>
      </w:pPr>
    </w:p>
    <w:p w14:paraId="4BF53C29" w14:textId="1A11DB12" w:rsidR="00DC5A83" w:rsidRDefault="00DC5A83" w:rsidP="003F3823">
      <w:pPr>
        <w:rPr>
          <w:rFonts w:ascii="Times New Roman" w:hAnsi="Times New Roman" w:cs="Times New Roman"/>
        </w:rPr>
      </w:pPr>
    </w:p>
    <w:p w14:paraId="3A0E03C7" w14:textId="46B3B2A6" w:rsidR="00DC5A83" w:rsidRDefault="00DC5A83" w:rsidP="003F3823">
      <w:pPr>
        <w:rPr>
          <w:rFonts w:ascii="Times New Roman" w:hAnsi="Times New Roman" w:cs="Times New Roman"/>
        </w:rPr>
      </w:pPr>
    </w:p>
    <w:p w14:paraId="76D95D79" w14:textId="0BE3DCA0" w:rsidR="00DC5A83" w:rsidRDefault="00DC5A83" w:rsidP="003F3823">
      <w:pPr>
        <w:rPr>
          <w:rFonts w:ascii="Times New Roman" w:hAnsi="Times New Roman" w:cs="Times New Roman"/>
        </w:rPr>
      </w:pPr>
    </w:p>
    <w:p w14:paraId="3F93AEBB" w14:textId="1FA31626" w:rsidR="00DC5A83" w:rsidRDefault="00DC5A83" w:rsidP="003F3823">
      <w:pPr>
        <w:rPr>
          <w:rFonts w:ascii="Times New Roman" w:hAnsi="Times New Roman" w:cs="Times New Roman"/>
        </w:rPr>
      </w:pPr>
    </w:p>
    <w:p w14:paraId="4E957DF4" w14:textId="580DE4C9" w:rsidR="00DC5A83" w:rsidRDefault="00DC5A83" w:rsidP="003F3823">
      <w:pPr>
        <w:rPr>
          <w:rFonts w:ascii="Times New Roman" w:hAnsi="Times New Roman" w:cs="Times New Roman"/>
        </w:rPr>
      </w:pPr>
    </w:p>
    <w:p w14:paraId="280EE97C" w14:textId="5F1FF431" w:rsidR="00DC5A83" w:rsidRDefault="00DC5A83" w:rsidP="003F3823">
      <w:pPr>
        <w:rPr>
          <w:rFonts w:ascii="Times New Roman" w:hAnsi="Times New Roman" w:cs="Times New Roman"/>
        </w:rPr>
      </w:pPr>
    </w:p>
    <w:p w14:paraId="67E7D3D7" w14:textId="43B6C95B" w:rsidR="00DC5A83" w:rsidRDefault="00DC5A83" w:rsidP="003F3823">
      <w:pPr>
        <w:rPr>
          <w:rFonts w:ascii="Times New Roman" w:hAnsi="Times New Roman" w:cs="Times New Roman"/>
        </w:rPr>
      </w:pPr>
    </w:p>
    <w:p w14:paraId="56577143" w14:textId="73A102EF" w:rsidR="00DC5A83" w:rsidRDefault="00DC5A83" w:rsidP="003F3823">
      <w:pPr>
        <w:rPr>
          <w:rFonts w:ascii="Times New Roman" w:hAnsi="Times New Roman" w:cs="Times New Roman"/>
        </w:rPr>
      </w:pPr>
    </w:p>
    <w:p w14:paraId="02FA84BD" w14:textId="5FC2E827" w:rsidR="00DC5A83" w:rsidRDefault="00DC5A83" w:rsidP="003F3823">
      <w:pPr>
        <w:rPr>
          <w:rFonts w:ascii="Times New Roman" w:hAnsi="Times New Roman" w:cs="Times New Roman"/>
        </w:rPr>
      </w:pPr>
    </w:p>
    <w:p w14:paraId="5351016D" w14:textId="65B09A99" w:rsidR="00DC5A83" w:rsidRDefault="00DC5A83" w:rsidP="003F3823">
      <w:pPr>
        <w:rPr>
          <w:rFonts w:ascii="Times New Roman" w:hAnsi="Times New Roman" w:cs="Times New Roman"/>
        </w:rPr>
      </w:pPr>
    </w:p>
    <w:p w14:paraId="4327BDEB" w14:textId="66ADAE25" w:rsidR="00DC5A83" w:rsidRDefault="00DC5A83" w:rsidP="003F3823">
      <w:pPr>
        <w:rPr>
          <w:rFonts w:ascii="Times New Roman" w:hAnsi="Times New Roman" w:cs="Times New Roman"/>
        </w:rPr>
      </w:pPr>
    </w:p>
    <w:p w14:paraId="2FFEB01D" w14:textId="58B706E0" w:rsidR="00DC5A83" w:rsidRDefault="00DC5A83" w:rsidP="003F3823">
      <w:pPr>
        <w:rPr>
          <w:rFonts w:ascii="Times New Roman" w:hAnsi="Times New Roman" w:cs="Times New Roman"/>
        </w:rPr>
      </w:pPr>
    </w:p>
    <w:p w14:paraId="008F9E03" w14:textId="308DB597" w:rsidR="00DC5A83" w:rsidRDefault="00DC5A83" w:rsidP="003F3823">
      <w:pPr>
        <w:rPr>
          <w:rFonts w:ascii="Times New Roman" w:hAnsi="Times New Roman" w:cs="Times New Roman"/>
        </w:rPr>
      </w:pPr>
      <w:r>
        <w:rPr>
          <w:rFonts w:ascii="Times New Roman" w:hAnsi="Times New Roman" w:cs="Times New Roman"/>
          <w:noProof/>
        </w:rPr>
        <w:drawing>
          <wp:inline distT="0" distB="0" distL="0" distR="0" wp14:anchorId="477C2E0F" wp14:editId="41ACA2D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54ED10" w14:textId="38174A27" w:rsidR="00DC5A83" w:rsidRDefault="00DC5A83" w:rsidP="003F3823">
      <w:pPr>
        <w:rPr>
          <w:rFonts w:ascii="Times New Roman" w:hAnsi="Times New Roman" w:cs="Times New Roman"/>
        </w:rPr>
      </w:pPr>
    </w:p>
    <w:p w14:paraId="70849953" w14:textId="29FAF938" w:rsidR="00DC5A83" w:rsidRDefault="00DC5A83" w:rsidP="003F3823">
      <w:pPr>
        <w:rPr>
          <w:rFonts w:ascii="Times New Roman" w:hAnsi="Times New Roman" w:cs="Times New Roman"/>
        </w:rPr>
      </w:pPr>
    </w:p>
    <w:p w14:paraId="1C379AC2" w14:textId="1C38CDE9" w:rsidR="00DC5A83" w:rsidRDefault="00DC5A83" w:rsidP="003F3823">
      <w:pPr>
        <w:rPr>
          <w:rFonts w:ascii="Times New Roman" w:hAnsi="Times New Roman" w:cs="Times New Roman"/>
        </w:rPr>
      </w:pPr>
    </w:p>
    <w:p w14:paraId="4A40176B" w14:textId="17CF516B" w:rsidR="00DC5A83" w:rsidRDefault="00DC5A83" w:rsidP="003F3823">
      <w:pPr>
        <w:rPr>
          <w:rFonts w:ascii="Times New Roman" w:hAnsi="Times New Roman" w:cs="Times New Roman"/>
        </w:rPr>
      </w:pPr>
    </w:p>
    <w:p w14:paraId="07733EC8" w14:textId="33A53F0A" w:rsidR="00DC5A83" w:rsidRDefault="00DC5A83" w:rsidP="003F3823">
      <w:pPr>
        <w:rPr>
          <w:rFonts w:ascii="Times New Roman" w:hAnsi="Times New Roman" w:cs="Times New Roman"/>
        </w:rPr>
      </w:pPr>
      <w:r>
        <w:rPr>
          <w:rFonts w:ascii="Times New Roman" w:hAnsi="Times New Roman" w:cs="Times New Roman"/>
        </w:rPr>
        <w:t>Figure 2: Prey size distribution. Prey family average size spans between 3.8x10</w:t>
      </w:r>
      <w:r w:rsidRPr="00DC5A83">
        <w:rPr>
          <w:rFonts w:ascii="Times New Roman" w:hAnsi="Times New Roman" w:cs="Times New Roman"/>
          <w:vertAlign w:val="superscript"/>
        </w:rPr>
        <w:t>-4</w:t>
      </w:r>
      <w:r>
        <w:rPr>
          <w:rFonts w:ascii="Times New Roman" w:hAnsi="Times New Roman" w:cs="Times New Roman"/>
        </w:rPr>
        <w:t xml:space="preserve"> to 3.1x 10</w:t>
      </w:r>
      <w:r>
        <w:rPr>
          <w:rFonts w:ascii="Times New Roman" w:hAnsi="Times New Roman" w:cs="Times New Roman"/>
          <w:vertAlign w:val="superscript"/>
        </w:rPr>
        <w:t>2</w:t>
      </w:r>
      <w:r>
        <w:rPr>
          <w:rFonts w:ascii="Times New Roman" w:hAnsi="Times New Roman" w:cs="Times New Roman"/>
        </w:rPr>
        <w:t>.</w:t>
      </w: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22B85A9E"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76035568" w:rsidR="00DE3441" w:rsidRDefault="00DE3441"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3</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1C0F6EBD" w:rsidR="003E2AB0" w:rsidRDefault="003E2AB0"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17181A8F" wp14:editId="3680B29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02099B" w14:textId="77777777" w:rsidR="003E2AB0" w:rsidRDefault="003E2AB0" w:rsidP="003F3823">
      <w:pPr>
        <w:rPr>
          <w:rFonts w:ascii="Times New Roman" w:hAnsi="Times New Roman" w:cs="Times New Roman"/>
        </w:rPr>
      </w:pPr>
    </w:p>
    <w:p w14:paraId="4BABF54E" w14:textId="77777777" w:rsidR="00746B5A" w:rsidRDefault="003E2AB0" w:rsidP="00746B5A">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4</w:t>
      </w:r>
      <w:r>
        <w:rPr>
          <w:rFonts w:ascii="Times New Roman" w:hAnsi="Times New Roman" w:cs="Times New Roman"/>
        </w:rPr>
        <w:t xml:space="preserve">: </w:t>
      </w:r>
      <w:r w:rsidR="00DC5A83">
        <w:rPr>
          <w:rFonts w:ascii="Times New Roman" w:hAnsi="Times New Roman" w:cs="Times New Roman"/>
        </w:rPr>
        <w:t xml:space="preserve">CCA </w:t>
      </w:r>
      <w:proofErr w:type="gramStart"/>
      <w:r w:rsidR="00DC5A83">
        <w:rPr>
          <w:rFonts w:ascii="Times New Roman" w:hAnsi="Times New Roman" w:cs="Times New Roman"/>
        </w:rPr>
        <w:t>bi-plot</w:t>
      </w:r>
      <w:proofErr w:type="gramEnd"/>
      <w:r w:rsidR="00DC5A83">
        <w:rPr>
          <w:rFonts w:ascii="Times New Roman" w:hAnsi="Times New Roman" w:cs="Times New Roman"/>
        </w:rPr>
        <w:t xml:space="preserve"> depicting the loadings on CCA1 and CCA2 driven by species identity for four predator species collected in the same food web compartment and so which share a common potential prey pool. Predator identity significantly contributes to prey composition (marginal p-value &lt; 0.001) while predator size does not significantly contribute to prey identity/</w:t>
      </w:r>
      <w:proofErr w:type="spellStart"/>
      <w:r w:rsidR="00DC5A83">
        <w:rPr>
          <w:rFonts w:ascii="Times New Roman" w:hAnsi="Times New Roman" w:cs="Times New Roman"/>
        </w:rPr>
        <w:t>compostion</w:t>
      </w:r>
      <w:proofErr w:type="spellEnd"/>
      <w:r w:rsidR="00DC5A83">
        <w:rPr>
          <w:rFonts w:ascii="Times New Roman" w:hAnsi="Times New Roman" w:cs="Times New Roman"/>
        </w:rPr>
        <w:t xml:space="preserve"> (marginal p-value = 0.07).</w:t>
      </w: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20EFC6C"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4E416331" w:rsidR="00746B5A" w:rsidRDefault="009C6E51"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3D871BC1" wp14:editId="0F75DC21">
            <wp:extent cx="5943600" cy="45929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05612D8" w14:textId="1CA02745" w:rsidR="00746B5A" w:rsidRDefault="00746B5A" w:rsidP="00746B5A">
      <w:pPr>
        <w:rPr>
          <w:rFonts w:ascii="Times New Roman" w:hAnsi="Times New Roman" w:cs="Times New Roman"/>
        </w:rPr>
      </w:pPr>
      <w:r>
        <w:rPr>
          <w:rFonts w:ascii="Times New Roman" w:hAnsi="Times New Roman" w:cs="Times New Roman"/>
        </w:rPr>
        <w:t xml:space="preserve">Figur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2ED7157D" w14:textId="011D9AAD" w:rsidR="003E2AB0" w:rsidRDefault="003E2AB0" w:rsidP="003F3823">
      <w:pPr>
        <w:rPr>
          <w:rFonts w:ascii="Times New Roman" w:hAnsi="Times New Roman" w:cs="Times New Roman"/>
        </w:rPr>
      </w:pP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4C00083B" w:rsidR="002A0B84" w:rsidRPr="007C012D" w:rsidRDefault="002A0B84" w:rsidP="003F3823">
      <w:pPr>
        <w:rPr>
          <w:rFonts w:ascii="Times New Roman" w:hAnsi="Times New Roman" w:cs="Times New Roman"/>
        </w:rPr>
      </w:pPr>
      <w:r>
        <w:rPr>
          <w:rFonts w:ascii="Times New Roman" w:hAnsi="Times New Roman" w:cs="Times New Roman"/>
        </w:rPr>
        <w:t xml:space="preserve">Figure 5: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y mass) = 0.26*log</w:t>
      </w:r>
      <w:r w:rsidR="00732CCD" w:rsidRPr="00732CCD">
        <w:rPr>
          <w:rFonts w:ascii="Times New Roman" w:hAnsi="Times New Roman" w:cs="Times New Roman"/>
          <w:vertAlign w:val="subscript"/>
        </w:rPr>
        <w:t>10</w:t>
      </w:r>
      <w:r w:rsidR="00732CCD">
        <w:rPr>
          <w:rFonts w:ascii="Times New Roman" w:hAnsi="Times New Roman" w:cs="Times New Roman"/>
        </w:rPr>
        <w:t>(predator mass) vs. log</w:t>
      </w:r>
      <w:r w:rsidR="00732CCD" w:rsidRPr="00732CCD">
        <w:rPr>
          <w:rFonts w:ascii="Times New Roman" w:hAnsi="Times New Roman" w:cs="Times New Roman"/>
          <w:vertAlign w:val="subscript"/>
        </w:rPr>
        <w:t>10</w:t>
      </w:r>
      <w:r w:rsidR="00732CCD">
        <w:rPr>
          <w:rFonts w:ascii="Times New Roman" w:hAnsi="Times New Roman" w:cs="Times New Roman"/>
        </w:rPr>
        <w:t>(prey mass) = 0.71*log</w:t>
      </w:r>
      <w:r w:rsidR="00732CCD" w:rsidRPr="00732CCD">
        <w:rPr>
          <w:rFonts w:ascii="Times New Roman" w:hAnsi="Times New Roman" w:cs="Times New Roman"/>
          <w:vertAlign w:val="subscript"/>
        </w:rPr>
        <w:t>10</w:t>
      </w:r>
      <w:r w:rsidR="00732CCD">
        <w:rPr>
          <w:rFonts w:ascii="Times New Roman" w:hAnsi="Times New Roman" w:cs="Times New Roman"/>
        </w:rPr>
        <w:t>(predator mass)</w:t>
      </w:r>
      <w:r w:rsidR="007C012D">
        <w:rPr>
          <w:rFonts w:ascii="Times New Roman" w:hAnsi="Times New Roman" w:cs="Times New Roman"/>
        </w:rPr>
        <w:t xml:space="preserve">, p-value &lt; 0.001). </w:t>
      </w: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7312E4E5"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w:t>
      </w:r>
      <w:r w:rsidR="005D4BB1">
        <w:t xml:space="preserve"> (in this size group)</w:t>
      </w:r>
      <w:r>
        <w:t xml:space="preserve"> eat larger prey”, “does this relationship match literature for similar predators?”, and “how does species identity seem to matter in terms of prey selection, both in body size AND in identity?”</w:t>
      </w:r>
    </w:p>
  </w:comment>
  <w:comment w:id="2" w:author="Ana Miller-Ter Kuile" w:date="2021-01-27T09:32:00Z" w:initials="AMK">
    <w:p w14:paraId="1B773318" w14:textId="37566846" w:rsidR="00225686" w:rsidRDefault="00225686">
      <w:pPr>
        <w:pStyle w:val="CommentText"/>
      </w:pPr>
      <w:r>
        <w:rPr>
          <w:rStyle w:val="CommentReference"/>
        </w:rPr>
        <w:annotationRef/>
      </w:r>
      <w:r>
        <w:t xml:space="preserve">This feels a bit like a non- sequitur </w:t>
      </w:r>
      <w:proofErr w:type="gramStart"/>
      <w:r>
        <w:t>here</w:t>
      </w:r>
      <w:proofErr w:type="gramEnd"/>
      <w:r>
        <w:t xml:space="preserve"> but I do feel like this needs to be mentioned at some point, maybe in discussion, for why this is a huge gap in what we “know” about feeding interactions. </w:t>
      </w:r>
    </w:p>
  </w:comment>
  <w:comment w:id="3" w:author="Ana Miller-Ter Kuile" w:date="2021-01-27T09:11:00Z" w:initials="AMK">
    <w:p w14:paraId="4D8C07E8" w14:textId="3F28AF24" w:rsidR="00CC465F" w:rsidRDefault="00CC465F">
      <w:pPr>
        <w:pStyle w:val="CommentText"/>
      </w:pPr>
      <w:r>
        <w:rPr>
          <w:rStyle w:val="CommentReference"/>
        </w:rPr>
        <w:annotationRef/>
      </w:r>
      <w:r>
        <w:t>Could also or instead include the trait-based approach dividing web-users (</w:t>
      </w:r>
      <w:proofErr w:type="gramStart"/>
      <w:r>
        <w:t>e.g.</w:t>
      </w:r>
      <w:proofErr w:type="gramEnd"/>
      <w:r>
        <w:t xml:space="preserve"> anything that “uses” webs to catch or subdue prey, though not necessarily web-builders) from non-web-users? Rather than the CCA of prey identity. </w:t>
      </w:r>
    </w:p>
  </w:comment>
  <w:comment w:id="4" w:author="Ana Miller-Ter Kuile" w:date="2021-01-27T09:32:00Z" w:initials="AMK">
    <w:p w14:paraId="65086147" w14:textId="0D736387" w:rsidR="001E6C08" w:rsidRDefault="001E6C08">
      <w:pPr>
        <w:pStyle w:val="CommentText"/>
      </w:pPr>
      <w:r>
        <w:rPr>
          <w:rStyle w:val="CommentReference"/>
        </w:rPr>
        <w:annotationRef/>
      </w:r>
      <w:r>
        <w:t xml:space="preserve">If keeping in – would probably re-organize this section so that the model selection method was only listed once to save space. </w:t>
      </w:r>
    </w:p>
  </w:comment>
  <w:comment w:id="5" w:author="Ana Miller-Ter Kuile" w:date="2020-12-18T14:18:00Z" w:initials="AMK">
    <w:p w14:paraId="69A59131" w14:textId="77777777" w:rsidR="00E74E98" w:rsidRDefault="00E74E98">
      <w:pPr>
        <w:pStyle w:val="CommentText"/>
      </w:pPr>
      <w:r>
        <w:rPr>
          <w:rStyle w:val="CommentReference"/>
        </w:rPr>
        <w:annotationRef/>
      </w:r>
      <w:r>
        <w:t>This discussion needs some work</w:t>
      </w:r>
      <w:r w:rsidR="001D047C">
        <w:t>…</w:t>
      </w:r>
    </w:p>
    <w:p w14:paraId="7C710425" w14:textId="044F47DB" w:rsidR="00AE15C5" w:rsidRDefault="00AE15C5">
      <w:pPr>
        <w:pStyle w:val="CommentText"/>
      </w:pPr>
      <w:r>
        <w:t>Tried to outline the main sections but need to think about them a bit more</w:t>
      </w:r>
      <w:r w:rsidR="00D05875">
        <w:t>, specifically if removing analyses (probably a good idea).</w:t>
      </w:r>
    </w:p>
  </w:comment>
  <w:comment w:id="6" w:author="Ana Miller-Ter Kuile" w:date="2021-01-22T10:02:00Z" w:initials="AMK">
    <w:p w14:paraId="5BF5C5CB" w14:textId="77777777" w:rsidR="008F241F" w:rsidRDefault="00B8085B">
      <w:pPr>
        <w:pStyle w:val="CommentText"/>
      </w:pPr>
      <w:r>
        <w:rPr>
          <w:rStyle w:val="CommentReference"/>
        </w:rPr>
        <w:annotationRef/>
      </w:r>
      <w:r>
        <w:t>The circularity of synthetic papers that find widespread body size/phylogenetic patterns in food webs when these food web</w:t>
      </w:r>
      <w:r w:rsidR="008F241F">
        <w:t xml:space="preserve"> interactions</w:t>
      </w:r>
      <w:r>
        <w:t xml:space="preserve"> were originally </w:t>
      </w:r>
      <w:r w:rsidR="008F241F">
        <w:t>assigned</w:t>
      </w:r>
      <w:r>
        <w:t xml:space="preserve"> making </w:t>
      </w:r>
      <w:r w:rsidR="008F241F">
        <w:t xml:space="preserve">assumptions about body size/phylogeny… </w:t>
      </w:r>
    </w:p>
    <w:p w14:paraId="3353D839" w14:textId="1AD0EBE1" w:rsidR="00B8085B" w:rsidRDefault="00B8085B">
      <w:pPr>
        <w:pStyle w:val="CommentText"/>
      </w:pPr>
      <w:r>
        <w:t xml:space="preserve">Not the hill I’ll die on, just something that makes me wonder why no one has pointed out this problem! Ok, soap box rant over. </w:t>
      </w:r>
    </w:p>
  </w:comment>
  <w:comment w:id="7" w:author="Ana Miller-Ter Kuile" w:date="2021-01-27T09:49:00Z" w:initials="AMK">
    <w:p w14:paraId="58293538" w14:textId="29E4098D" w:rsidR="00963FE1" w:rsidRDefault="00963FE1">
      <w:pPr>
        <w:pStyle w:val="CommentText"/>
      </w:pPr>
      <w:r>
        <w:rPr>
          <w:rStyle w:val="CommentReference"/>
        </w:rPr>
        <w:annotationRef/>
      </w:r>
      <w:r>
        <w:t xml:space="preserve">I feel like in addition to what I think are too many analyses – there are too many figures here as well. </w:t>
      </w:r>
      <w:r>
        <w:t xml:space="preserve">Would love suggestions on supplemental/removal of figures </w:t>
      </w:r>
      <w:r>
        <w: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1B773318" w15:done="0"/>
  <w15:commentEx w15:paraId="4D8C07E8" w15:done="0"/>
  <w15:commentEx w15:paraId="65086147" w15:done="0"/>
  <w15:commentEx w15:paraId="7C710425" w15:done="0"/>
  <w15:commentEx w15:paraId="3353D839" w15:done="0"/>
  <w15:commentEx w15:paraId="58293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BBB1AB" w16cex:dateUtc="2021-01-27T15:32:00Z"/>
  <w16cex:commentExtensible w16cex:durableId="23BBACA8" w16cex:dateUtc="2021-01-27T15:11:00Z"/>
  <w16cex:commentExtensible w16cex:durableId="23BBB191" w16cex:dateUtc="2021-01-27T15:32:00Z"/>
  <w16cex:commentExtensible w16cex:durableId="2387389A" w16cex:dateUtc="2020-12-18T21:18:00Z"/>
  <w16cex:commentExtensible w16cex:durableId="23B52120" w16cex:dateUtc="2021-01-22T16:02:00Z"/>
  <w16cex:commentExtensible w16cex:durableId="23BBB596" w16cex:dateUtc="2021-01-27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1B773318" w16cid:durableId="23BBB1AB"/>
  <w16cid:commentId w16cid:paraId="4D8C07E8" w16cid:durableId="23BBACA8"/>
  <w16cid:commentId w16cid:paraId="65086147" w16cid:durableId="23BBB191"/>
  <w16cid:commentId w16cid:paraId="7C710425" w16cid:durableId="2387389A"/>
  <w16cid:commentId w16cid:paraId="3353D839" w16cid:durableId="23B52120"/>
  <w16cid:commentId w16cid:paraId="58293538" w16cid:durableId="23BBB5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12BA5"/>
    <w:rsid w:val="00021A76"/>
    <w:rsid w:val="00026C97"/>
    <w:rsid w:val="000457E2"/>
    <w:rsid w:val="00063340"/>
    <w:rsid w:val="00063CF2"/>
    <w:rsid w:val="00091FD1"/>
    <w:rsid w:val="00092324"/>
    <w:rsid w:val="00097BE7"/>
    <w:rsid w:val="000A2C3F"/>
    <w:rsid w:val="000F7C18"/>
    <w:rsid w:val="0010005A"/>
    <w:rsid w:val="00121B45"/>
    <w:rsid w:val="0012525B"/>
    <w:rsid w:val="00167E69"/>
    <w:rsid w:val="001739F9"/>
    <w:rsid w:val="00184A4E"/>
    <w:rsid w:val="00186ECE"/>
    <w:rsid w:val="00195433"/>
    <w:rsid w:val="001A3F08"/>
    <w:rsid w:val="001A7E3C"/>
    <w:rsid w:val="001B4C74"/>
    <w:rsid w:val="001C75DC"/>
    <w:rsid w:val="001D047C"/>
    <w:rsid w:val="001D1F0B"/>
    <w:rsid w:val="001E6C08"/>
    <w:rsid w:val="001F0529"/>
    <w:rsid w:val="00204B58"/>
    <w:rsid w:val="002052D6"/>
    <w:rsid w:val="002165F0"/>
    <w:rsid w:val="00225686"/>
    <w:rsid w:val="002348A7"/>
    <w:rsid w:val="002350AD"/>
    <w:rsid w:val="002448DC"/>
    <w:rsid w:val="00254F56"/>
    <w:rsid w:val="002634AD"/>
    <w:rsid w:val="00291AAB"/>
    <w:rsid w:val="00294969"/>
    <w:rsid w:val="002A0B84"/>
    <w:rsid w:val="002A238E"/>
    <w:rsid w:val="002B0371"/>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C63A4"/>
    <w:rsid w:val="003D121A"/>
    <w:rsid w:val="003D44BC"/>
    <w:rsid w:val="003E2AB0"/>
    <w:rsid w:val="003F2C77"/>
    <w:rsid w:val="003F3823"/>
    <w:rsid w:val="003F7A55"/>
    <w:rsid w:val="00403088"/>
    <w:rsid w:val="0040503F"/>
    <w:rsid w:val="00405883"/>
    <w:rsid w:val="004144A6"/>
    <w:rsid w:val="00415996"/>
    <w:rsid w:val="0044439B"/>
    <w:rsid w:val="0044605D"/>
    <w:rsid w:val="00453D2E"/>
    <w:rsid w:val="00461B4A"/>
    <w:rsid w:val="0046553C"/>
    <w:rsid w:val="00477419"/>
    <w:rsid w:val="004B108C"/>
    <w:rsid w:val="004B36D0"/>
    <w:rsid w:val="004E1846"/>
    <w:rsid w:val="004E7FA1"/>
    <w:rsid w:val="004F1FFA"/>
    <w:rsid w:val="004F21B4"/>
    <w:rsid w:val="00501C6F"/>
    <w:rsid w:val="00520247"/>
    <w:rsid w:val="00546DF8"/>
    <w:rsid w:val="005730E0"/>
    <w:rsid w:val="0059261E"/>
    <w:rsid w:val="005961E9"/>
    <w:rsid w:val="005D4BB1"/>
    <w:rsid w:val="006058A6"/>
    <w:rsid w:val="00606769"/>
    <w:rsid w:val="0060750A"/>
    <w:rsid w:val="00617DAF"/>
    <w:rsid w:val="006203A6"/>
    <w:rsid w:val="00622D18"/>
    <w:rsid w:val="00624885"/>
    <w:rsid w:val="00627850"/>
    <w:rsid w:val="0067570A"/>
    <w:rsid w:val="006913C2"/>
    <w:rsid w:val="006A3642"/>
    <w:rsid w:val="006A770C"/>
    <w:rsid w:val="006C390E"/>
    <w:rsid w:val="006C4242"/>
    <w:rsid w:val="006C4841"/>
    <w:rsid w:val="006D7DB0"/>
    <w:rsid w:val="00700337"/>
    <w:rsid w:val="0070100E"/>
    <w:rsid w:val="00712020"/>
    <w:rsid w:val="00732CCD"/>
    <w:rsid w:val="0073338A"/>
    <w:rsid w:val="00742C9E"/>
    <w:rsid w:val="00746B5A"/>
    <w:rsid w:val="00757A05"/>
    <w:rsid w:val="0076528A"/>
    <w:rsid w:val="007711B2"/>
    <w:rsid w:val="00783011"/>
    <w:rsid w:val="00784A2E"/>
    <w:rsid w:val="00791E9A"/>
    <w:rsid w:val="0079365E"/>
    <w:rsid w:val="00795B74"/>
    <w:rsid w:val="007A3C9E"/>
    <w:rsid w:val="007B5BB4"/>
    <w:rsid w:val="007C012D"/>
    <w:rsid w:val="007C0C14"/>
    <w:rsid w:val="007E78C6"/>
    <w:rsid w:val="007F1B51"/>
    <w:rsid w:val="00814A30"/>
    <w:rsid w:val="00832FD6"/>
    <w:rsid w:val="008371CE"/>
    <w:rsid w:val="008403CE"/>
    <w:rsid w:val="008465EB"/>
    <w:rsid w:val="008A441A"/>
    <w:rsid w:val="008C1FC2"/>
    <w:rsid w:val="008F241F"/>
    <w:rsid w:val="009132F5"/>
    <w:rsid w:val="009136A6"/>
    <w:rsid w:val="00920F96"/>
    <w:rsid w:val="00921B5B"/>
    <w:rsid w:val="00927957"/>
    <w:rsid w:val="00950D74"/>
    <w:rsid w:val="00951D37"/>
    <w:rsid w:val="009537C6"/>
    <w:rsid w:val="00963FE1"/>
    <w:rsid w:val="00974823"/>
    <w:rsid w:val="00975A39"/>
    <w:rsid w:val="009C6E51"/>
    <w:rsid w:val="009D716C"/>
    <w:rsid w:val="00A05ACD"/>
    <w:rsid w:val="00A06097"/>
    <w:rsid w:val="00A20941"/>
    <w:rsid w:val="00A44AD9"/>
    <w:rsid w:val="00A6309C"/>
    <w:rsid w:val="00AA21CE"/>
    <w:rsid w:val="00AA468F"/>
    <w:rsid w:val="00AA7DFB"/>
    <w:rsid w:val="00AB5841"/>
    <w:rsid w:val="00AC3410"/>
    <w:rsid w:val="00AE15C5"/>
    <w:rsid w:val="00B111EE"/>
    <w:rsid w:val="00B36E03"/>
    <w:rsid w:val="00B40970"/>
    <w:rsid w:val="00B41AD7"/>
    <w:rsid w:val="00B46515"/>
    <w:rsid w:val="00B54432"/>
    <w:rsid w:val="00B56487"/>
    <w:rsid w:val="00B654B1"/>
    <w:rsid w:val="00B701CD"/>
    <w:rsid w:val="00B8085B"/>
    <w:rsid w:val="00B80A3F"/>
    <w:rsid w:val="00BD3DFE"/>
    <w:rsid w:val="00BE3389"/>
    <w:rsid w:val="00BE76F0"/>
    <w:rsid w:val="00BE7735"/>
    <w:rsid w:val="00C27195"/>
    <w:rsid w:val="00C66243"/>
    <w:rsid w:val="00C74DBA"/>
    <w:rsid w:val="00C77D40"/>
    <w:rsid w:val="00C87714"/>
    <w:rsid w:val="00CA1461"/>
    <w:rsid w:val="00CB0296"/>
    <w:rsid w:val="00CC465F"/>
    <w:rsid w:val="00CD2D4F"/>
    <w:rsid w:val="00CD6510"/>
    <w:rsid w:val="00CE3DDF"/>
    <w:rsid w:val="00CF6E01"/>
    <w:rsid w:val="00D002CC"/>
    <w:rsid w:val="00D01E28"/>
    <w:rsid w:val="00D05618"/>
    <w:rsid w:val="00D05875"/>
    <w:rsid w:val="00D1723E"/>
    <w:rsid w:val="00D17527"/>
    <w:rsid w:val="00D26912"/>
    <w:rsid w:val="00D305DA"/>
    <w:rsid w:val="00D47303"/>
    <w:rsid w:val="00D5336F"/>
    <w:rsid w:val="00D540B6"/>
    <w:rsid w:val="00D71C5B"/>
    <w:rsid w:val="00D73CAB"/>
    <w:rsid w:val="00D80126"/>
    <w:rsid w:val="00D85A62"/>
    <w:rsid w:val="00D95DF7"/>
    <w:rsid w:val="00DA3389"/>
    <w:rsid w:val="00DC018D"/>
    <w:rsid w:val="00DC57D8"/>
    <w:rsid w:val="00DC5A83"/>
    <w:rsid w:val="00DD2339"/>
    <w:rsid w:val="00DD3D05"/>
    <w:rsid w:val="00DE3441"/>
    <w:rsid w:val="00E00EB8"/>
    <w:rsid w:val="00E01B4E"/>
    <w:rsid w:val="00E25B9A"/>
    <w:rsid w:val="00E2689E"/>
    <w:rsid w:val="00E26CAC"/>
    <w:rsid w:val="00E36B9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751CF"/>
    <w:rsid w:val="00F8078A"/>
    <w:rsid w:val="00F83177"/>
    <w:rsid w:val="00F90CA2"/>
    <w:rsid w:val="00F954A7"/>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16</Pages>
  <Words>7244</Words>
  <Characters>41292</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59</cp:revision>
  <dcterms:created xsi:type="dcterms:W3CDTF">2021-01-19T17:29:00Z</dcterms:created>
  <dcterms:modified xsi:type="dcterms:W3CDTF">2021-01-27T15:49:00Z</dcterms:modified>
</cp:coreProperties>
</file>